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null)" ContentType="image/x-em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594752" behindDoc="0" locked="0" layoutInCell="1" allowOverlap="1" wp14:anchorId="4C0B7734" wp14:editId="7BA4EC88">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56C184" id="Straight Connector 1" o:spid="_x0000_s1026" style="position:absolute;z-index:25159475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592704" behindDoc="0" locked="0" layoutInCell="1" allowOverlap="1" wp14:anchorId="0CF38B5E" wp14:editId="0113173E">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AF5CED" id="Straight Connector 2"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bookmarkStart w:id="45" w:name="_Ref530985902"/>
      <w:bookmarkStart w:id="46" w:name="_Ref530985910"/>
      <w:r>
        <w:t>Databas</w:t>
      </w:r>
      <w:bookmarkEnd w:id="43"/>
      <w:r w:rsidR="003B67FC">
        <w:t>e</w:t>
      </w:r>
      <w:r w:rsidR="005E1E37">
        <w:t>s</w:t>
      </w:r>
      <w:bookmarkEnd w:id="44"/>
      <w:bookmarkEnd w:id="45"/>
      <w:bookmarkEnd w:id="46"/>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57B1E37B" w:rsidR="00CB6F3B" w:rsidRDefault="00CB6F3B" w:rsidP="00CB6F3B">
      <w:pPr>
        <w:pStyle w:val="Caption"/>
        <w:keepNext/>
        <w:spacing w:after="120"/>
      </w:pPr>
      <w:bookmarkStart w:id="47" w:name="_Ref526930756"/>
      <w:bookmarkStart w:id="48"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FA3A2E">
        <w:rPr>
          <w:b/>
          <w:bCs/>
          <w:noProof/>
        </w:rPr>
        <w:t>1</w:t>
      </w:r>
      <w:r w:rsidRPr="001322CF">
        <w:rPr>
          <w:b/>
          <w:bCs/>
        </w:rPr>
        <w:fldChar w:fldCharType="end"/>
      </w:r>
      <w:bookmarkEnd w:id="47"/>
      <w:r>
        <w:t>: 15 Acineto</w:t>
      </w:r>
      <w:r w:rsidR="005E1E37">
        <w:t>bacter species/strains which were</w:t>
      </w:r>
      <w:r>
        <w:t xml:space="preserve"> applied as our first test set</w:t>
      </w:r>
      <w:bookmarkEnd w:id="48"/>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9" w:name="_Toc523657784"/>
      <w:bookmarkStart w:id="50" w:name="_Toc528762450"/>
      <w:r>
        <w:t>Phylogenetic tree</w:t>
      </w:r>
      <w:bookmarkStart w:id="51" w:name="_Toc523657785"/>
      <w:bookmarkEnd w:id="49"/>
      <w:r w:rsidR="007C760C">
        <w:t>s</w:t>
      </w:r>
      <w:bookmarkEnd w:id="50"/>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2" w:name="_Toc528762451"/>
      <w:r>
        <w:t>Species tree</w:t>
      </w:r>
      <w:bookmarkEnd w:id="51"/>
      <w:r w:rsidR="005B563F">
        <w:t xml:space="preserve"> &amp; gene trees</w:t>
      </w:r>
      <w:bookmarkEnd w:id="52"/>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3" w:name="_Ref526244434"/>
      <w:bookmarkStart w:id="54" w:name="_Toc528762452"/>
      <w:r>
        <w:t>Tree test</w:t>
      </w:r>
      <w:bookmarkEnd w:id="53"/>
      <w:bookmarkEnd w:id="54"/>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5" w:name="_Toc528762453"/>
      <w:r>
        <w:t>Phylogenetic</w:t>
      </w:r>
      <w:r w:rsidR="005A2228">
        <w:t xml:space="preserve"> </w:t>
      </w:r>
      <w:r w:rsidR="007D29D6">
        <w:t>network</w:t>
      </w:r>
      <w:bookmarkEnd w:id="55"/>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6" w:name="_Toc528762454"/>
      <w:r>
        <w:t>Robinson-</w:t>
      </w:r>
      <w:proofErr w:type="spellStart"/>
      <w:r>
        <w:t>Foulds</w:t>
      </w:r>
      <w:proofErr w:type="spellEnd"/>
      <w:r>
        <w:t xml:space="preserve"> distance</w:t>
      </w:r>
      <w:bookmarkEnd w:id="56"/>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7" w:name="_Toc523657787"/>
      <w:bookmarkStart w:id="58" w:name="_Toc528762455"/>
      <w:r>
        <w:t>MEGAN</w:t>
      </w:r>
      <w:bookmarkEnd w:id="57"/>
      <w:bookmarkEnd w:id="58"/>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9" w:name="_Toc523657788"/>
      <w:bookmarkStart w:id="60" w:name="_Ref525806979"/>
      <w:bookmarkStart w:id="61" w:name="_Ref526420873"/>
      <w:bookmarkStart w:id="62" w:name="_Ref526420885"/>
      <w:bookmarkStart w:id="63" w:name="_Toc528762456"/>
      <w:bookmarkStart w:id="64" w:name="_Ref530145886"/>
      <w:bookmarkStart w:id="65" w:name="_Ref530151080"/>
      <w:r>
        <w:t>HGTector</w:t>
      </w:r>
      <w:bookmarkEnd w:id="59"/>
      <w:bookmarkEnd w:id="60"/>
      <w:bookmarkEnd w:id="61"/>
      <w:bookmarkEnd w:id="62"/>
      <w:bookmarkEnd w:id="63"/>
      <w:bookmarkEnd w:id="64"/>
      <w:bookmarkEnd w:id="65"/>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02272" behindDoc="0" locked="0" layoutInCell="1" allowOverlap="1" wp14:anchorId="55D15D10" wp14:editId="546F667C">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435738CD" w:rsidR="002C4A82" w:rsidRPr="00021AF9" w:rsidRDefault="002C4A82" w:rsidP="006512E7">
                              <w:pPr>
                                <w:pStyle w:val="Caption"/>
                              </w:pPr>
                              <w:bookmarkStart w:id="66" w:name="_Ref526252226"/>
                              <w:bookmarkStart w:id="67" w:name="_Toc526264911"/>
                              <w:bookmarkStart w:id="68" w:name="_Toc526264941"/>
                              <w:bookmarkStart w:id="69" w:name="_Toc526265365"/>
                              <w:bookmarkStart w:id="70" w:name="_Toc526265775"/>
                              <w:bookmarkStart w:id="71" w:name="_Toc526416176"/>
                              <w:bookmarkStart w:id="72" w:name="_Ref526783889"/>
                              <w:bookmarkStart w:id="73"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6"/>
                              <w:r w:rsidRPr="00716E42">
                                <w:rPr>
                                  <w:b/>
                                  <w:bCs/>
                                </w:rPr>
                                <w:t>:</w:t>
                              </w:r>
                              <w:r>
                                <w:t xml:space="preserve"> The figure displays the HGTector workflow. Later, the result of HGTector can be visualized by </w:t>
                              </w:r>
                              <w:proofErr w:type="spellStart"/>
                              <w:r>
                                <w:t>GView</w:t>
                              </w:r>
                              <w:proofErr w:type="spellEnd"/>
                              <w:r>
                                <w:t>.</w:t>
                              </w:r>
                              <w:bookmarkEnd w:id="67"/>
                              <w:bookmarkEnd w:id="68"/>
                              <w:bookmarkEnd w:id="69"/>
                              <w:bookmarkEnd w:id="70"/>
                              <w:bookmarkEnd w:id="71"/>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02272;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435738CD" w:rsidR="002C4A82" w:rsidRPr="00021AF9" w:rsidRDefault="002C4A82" w:rsidP="006512E7">
                        <w:pPr>
                          <w:pStyle w:val="Caption"/>
                        </w:pPr>
                        <w:bookmarkStart w:id="74" w:name="_Ref526252226"/>
                        <w:bookmarkStart w:id="75" w:name="_Toc526264911"/>
                        <w:bookmarkStart w:id="76" w:name="_Toc526264941"/>
                        <w:bookmarkStart w:id="77" w:name="_Toc526265365"/>
                        <w:bookmarkStart w:id="78" w:name="_Toc526265775"/>
                        <w:bookmarkStart w:id="79" w:name="_Toc526416176"/>
                        <w:bookmarkStart w:id="80" w:name="_Ref526783889"/>
                        <w:bookmarkStart w:id="8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4"/>
                        <w:r w:rsidRPr="00716E42">
                          <w:rPr>
                            <w:b/>
                            <w:bCs/>
                          </w:rPr>
                          <w:t>:</w:t>
                        </w:r>
                        <w:r>
                          <w:t xml:space="preserve"> The figure displays the HGTector workflow. Later, the result of HGTector can be visualized by </w:t>
                        </w:r>
                        <w:proofErr w:type="spellStart"/>
                        <w:r>
                          <w:t>GView</w:t>
                        </w:r>
                        <w:proofErr w:type="spellEnd"/>
                        <w:r>
                          <w:t>.</w:t>
                        </w:r>
                        <w:bookmarkEnd w:id="75"/>
                        <w:bookmarkEnd w:id="76"/>
                        <w:bookmarkEnd w:id="77"/>
                        <w:bookmarkEnd w:id="78"/>
                        <w:bookmarkEnd w:id="79"/>
                        <w:bookmarkEnd w:id="80"/>
                        <w:bookmarkEnd w:id="81"/>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2" w:name="_Toc523657789"/>
      <w:bookmarkStart w:id="83" w:name="_Ref526420934"/>
      <w:bookmarkStart w:id="84" w:name="_Toc528762457"/>
      <w:r>
        <w:lastRenderedPageBreak/>
        <w:t xml:space="preserve">IGV and </w:t>
      </w:r>
      <w:proofErr w:type="spellStart"/>
      <w:r w:rsidR="00426C2E">
        <w:t>GV</w:t>
      </w:r>
      <w:r w:rsidR="00631C6C">
        <w:t>iew</w:t>
      </w:r>
      <w:bookmarkEnd w:id="82"/>
      <w:bookmarkEnd w:id="83"/>
      <w:bookmarkEnd w:id="84"/>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5" w:name="_Ref528593361"/>
      <w:bookmarkStart w:id="86" w:name="_Toc528762458"/>
      <w:r>
        <w:t>HaMStR &amp; FACT</w:t>
      </w:r>
      <w:bookmarkEnd w:id="85"/>
      <w:bookmarkEnd w:id="86"/>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19680" behindDoc="0" locked="0" layoutInCell="1" allowOverlap="1" wp14:anchorId="52721F7E" wp14:editId="50BB8F65">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39ABADEE" w:rsidR="002C4A82" w:rsidRPr="005E28CC" w:rsidRDefault="002C4A82" w:rsidP="002C7A86">
                              <w:pPr>
                                <w:pStyle w:val="Caption"/>
                              </w:pPr>
                              <w:bookmarkStart w:id="87" w:name="_Ref526415023"/>
                              <w:bookmarkStart w:id="88" w:name="_Toc526416177"/>
                              <w:bookmarkStart w:id="89"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7"/>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19680"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39ABADEE" w:rsidR="002C4A82" w:rsidRPr="005E28CC" w:rsidRDefault="002C4A82" w:rsidP="002C7A86">
                        <w:pPr>
                          <w:pStyle w:val="Caption"/>
                        </w:pPr>
                        <w:bookmarkStart w:id="90" w:name="_Ref526415023"/>
                        <w:bookmarkStart w:id="91" w:name="_Toc526416177"/>
                        <w:bookmarkStart w:id="92"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90"/>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91"/>
                        <w:bookmarkEnd w:id="92"/>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3" w:name="_Toc523657794"/>
      <w:bookmarkStart w:id="94" w:name="_Ref526427359"/>
      <w:r w:rsidR="002C7A86">
        <w:t xml:space="preserve"> </w:t>
      </w:r>
    </w:p>
    <w:p w14:paraId="609F039B" w14:textId="0EED5432" w:rsidR="009E30CA" w:rsidRPr="002C7A86" w:rsidRDefault="004D4571" w:rsidP="002C7A86">
      <w:pPr>
        <w:pStyle w:val="Heading2"/>
      </w:pPr>
      <w:bookmarkStart w:id="95" w:name="_Toc528762459"/>
      <w:bookmarkStart w:id="96" w:name="_Ref530493291"/>
      <w:r w:rsidRPr="002C7A86">
        <w:t>PhyloP</w:t>
      </w:r>
      <w:r w:rsidR="009E30CA" w:rsidRPr="002C7A86">
        <w:t>rofile</w:t>
      </w:r>
      <w:bookmarkEnd w:id="93"/>
      <w:bookmarkEnd w:id="94"/>
      <w:bookmarkEnd w:id="95"/>
      <w:bookmarkEnd w:id="96"/>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37088" behindDoc="0" locked="0" layoutInCell="1" allowOverlap="1" wp14:anchorId="0E98190E" wp14:editId="4678EDA8">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7B8FAB80" w:rsidR="00544C84" w:rsidRDefault="0016488B" w:rsidP="00544C84">
      <w:pPr>
        <w:pStyle w:val="Caption"/>
      </w:pPr>
      <w:bookmarkStart w:id="97"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E245B3">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7"/>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8" w:name="_Toc528762460"/>
      <w:bookmarkStart w:id="99" w:name="_Ref530128160"/>
      <w:r>
        <w:lastRenderedPageBreak/>
        <w:t>Spatial proximity of HGT candidates</w:t>
      </w:r>
      <w:bookmarkEnd w:id="98"/>
      <w:bookmarkEnd w:id="99"/>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43232" behindDoc="0" locked="0" layoutInCell="1" allowOverlap="1" wp14:anchorId="66F14659" wp14:editId="28422950">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6D0934B9" w:rsidR="002C4A82" w:rsidRPr="003A0DB8" w:rsidRDefault="002C4A82" w:rsidP="00097F05">
                              <w:pPr>
                                <w:pStyle w:val="Caption"/>
                              </w:pPr>
                              <w:bookmarkStart w:id="100" w:name="_Ref526422412"/>
                              <w:bookmarkStart w:id="101" w:name="_Toc526264945"/>
                              <w:bookmarkStart w:id="102" w:name="_Toc526265369"/>
                              <w:bookmarkStart w:id="103" w:name="_Toc526265779"/>
                              <w:bookmarkStart w:id="104" w:name="_Toc526416179"/>
                              <w:bookmarkStart w:id="105" w:name="_Ref526422405"/>
                              <w:bookmarkStart w:id="106"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0"/>
                              <w:r>
                                <w:t>: schema of a circular genome in which genes are annotated by 0-1</w:t>
                              </w:r>
                              <w:bookmarkEnd w:id="101"/>
                              <w:bookmarkEnd w:id="102"/>
                              <w:bookmarkEnd w:id="103"/>
                              <w:bookmarkEnd w:id="104"/>
                              <w:bookmarkEnd w:id="105"/>
                              <w:r>
                                <w:t>, presenting whether the gene was vertically(0) or horizontally(1) transferred, respectively.</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43232"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6D0934B9" w:rsidR="002C4A82" w:rsidRPr="003A0DB8" w:rsidRDefault="002C4A82" w:rsidP="00097F05">
                        <w:pPr>
                          <w:pStyle w:val="Caption"/>
                        </w:pPr>
                        <w:bookmarkStart w:id="107" w:name="_Ref526422412"/>
                        <w:bookmarkStart w:id="108" w:name="_Toc526264945"/>
                        <w:bookmarkStart w:id="109" w:name="_Toc526265369"/>
                        <w:bookmarkStart w:id="110" w:name="_Toc526265779"/>
                        <w:bookmarkStart w:id="111" w:name="_Toc526416179"/>
                        <w:bookmarkStart w:id="112" w:name="_Ref526422405"/>
                        <w:bookmarkStart w:id="113"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7"/>
                        <w:r>
                          <w:t>: schema of a circular genome in which genes are annotated by 0-1</w:t>
                        </w:r>
                        <w:bookmarkEnd w:id="108"/>
                        <w:bookmarkEnd w:id="109"/>
                        <w:bookmarkEnd w:id="110"/>
                        <w:bookmarkEnd w:id="111"/>
                        <w:bookmarkEnd w:id="112"/>
                        <w:r>
                          <w:t>, presenting whether the gene was vertically(0) or horizontally(1) transferred, respectively.</w:t>
                        </w:r>
                        <w:bookmarkEnd w:id="113"/>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4" w:name="_Toc523657793"/>
    </w:p>
    <w:p w14:paraId="3D39D330" w14:textId="3092046A" w:rsidR="00631C6C" w:rsidRDefault="00A5654B" w:rsidP="00D417A1">
      <w:pPr>
        <w:pStyle w:val="Heading2"/>
      </w:pPr>
      <w:bookmarkStart w:id="115" w:name="_Toc528762461"/>
      <w:bookmarkStart w:id="116" w:name="_Ref530146241"/>
      <w:r>
        <w:t>A</w:t>
      </w:r>
      <w:r w:rsidR="00E307F9">
        <w:t>ge estimation</w:t>
      </w:r>
      <w:bookmarkEnd w:id="114"/>
      <w:r>
        <w:t xml:space="preserve"> of HGT events</w:t>
      </w:r>
      <w:bookmarkEnd w:id="115"/>
      <w:bookmarkEnd w:id="116"/>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41184" behindDoc="0" locked="0" layoutInCell="1" allowOverlap="1" wp14:anchorId="1F249F25" wp14:editId="0D37AF64">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5CDEAA19" w:rsidR="002C4A82" w:rsidRPr="003B2164" w:rsidRDefault="002C4A82"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7"/>
                              <w:r w:rsidRPr="002930AA">
                                <w:rPr>
                                  <w:b/>
                                  <w:bCs/>
                                </w:rPr>
                                <w:t>:</w:t>
                              </w:r>
                              <w:r>
                                <w:t xml:space="preserve"> schema for dating the HGT events</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41184;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5CDEAA19" w:rsidR="002C4A82" w:rsidRPr="003B2164" w:rsidRDefault="002C4A82" w:rsidP="00544C84">
                        <w:pPr>
                          <w:pStyle w:val="Caption"/>
                        </w:pPr>
                        <w:bookmarkStart w:id="119" w:name="_Ref526425000"/>
                        <w:bookmarkStart w:id="120"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9"/>
                        <w:r w:rsidRPr="002930AA">
                          <w:rPr>
                            <w:b/>
                            <w:bCs/>
                          </w:rPr>
                          <w:t>:</w:t>
                        </w:r>
                        <w:r>
                          <w:t xml:space="preserve"> schema for dating the HGT events</w:t>
                        </w:r>
                        <w:bookmarkEnd w:id="120"/>
                      </w:p>
                    </w:txbxContent>
                  </v:textbox>
                </v:shape>
                <w10:wrap type="topAndBottom"/>
              </v:group>
            </w:pict>
          </mc:Fallback>
        </mc:AlternateContent>
      </w:r>
    </w:p>
    <w:p w14:paraId="40FBA484" w14:textId="69497FFA" w:rsidR="00631C6C" w:rsidRDefault="00FE1F64" w:rsidP="00544C84">
      <w:pPr>
        <w:pStyle w:val="Heading2"/>
      </w:pPr>
      <w:bookmarkStart w:id="121" w:name="_Toc528762462"/>
      <w:r>
        <w:t>Blast2GO</w:t>
      </w:r>
      <w:bookmarkEnd w:id="121"/>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2" w:name="_Toc523657795"/>
      <w:bookmarkStart w:id="123" w:name="_Toc528762463"/>
      <w:r>
        <w:lastRenderedPageBreak/>
        <w:t>Results</w:t>
      </w:r>
      <w:bookmarkEnd w:id="122"/>
      <w:bookmarkEnd w:id="123"/>
    </w:p>
    <w:p w14:paraId="0BA4C88B" w14:textId="7743CFEF" w:rsidR="00E307F9" w:rsidRDefault="00E307F9" w:rsidP="00721DBF">
      <w:pPr>
        <w:pStyle w:val="Heading2"/>
      </w:pPr>
      <w:bookmarkStart w:id="124" w:name="_Toc523657796"/>
      <w:bookmarkStart w:id="125" w:name="_Toc528762464"/>
      <w:r>
        <w:t>Tracing a genomic footprint of natural competenc</w:t>
      </w:r>
      <w:bookmarkEnd w:id="124"/>
      <w:bookmarkEnd w:id="125"/>
      <w:r w:rsidR="00210923">
        <w:t>e</w:t>
      </w:r>
    </w:p>
    <w:p w14:paraId="23D478A0" w14:textId="38E63642" w:rsidR="004F1B12" w:rsidRDefault="009B1107" w:rsidP="004C6D0D">
      <w:r>
        <w:t>We bega</w:t>
      </w:r>
      <w:r w:rsidR="00893CB7">
        <w:t>n our analysis</w:t>
      </w:r>
      <w:r w:rsidR="002E26B0">
        <w:t xml:space="preserve"> with the</w:t>
      </w:r>
      <w:r w:rsidR="003C1165">
        <w:t xml:space="preserve"> question: how evolutionary history changes along </w:t>
      </w:r>
      <w:r w:rsidR="002E26B0">
        <w:t>the bacterial genome.</w:t>
      </w:r>
      <w:r w:rsidR="003C1165">
        <w:t xml:space="preserve"> To address this question</w:t>
      </w:r>
      <w:r w:rsidR="002E26B0">
        <w:t>,</w:t>
      </w:r>
      <w:r w:rsidR="003C1165">
        <w:t xml:space="preserve"> we focused on characterizing the evolutionary footprint that natural competence leaves in </w:t>
      </w:r>
      <w:r w:rsidR="002E26B0">
        <w:t xml:space="preserve">the </w:t>
      </w:r>
      <w:r w:rsidR="003C1165">
        <w:t xml:space="preserve">bacterial genome </w:t>
      </w:r>
      <w:r w:rsidR="00664C09">
        <w:t>as</w:t>
      </w:r>
      <w:r w:rsidR="003C1165">
        <w:t xml:space="preserve"> well as differentiating it from other means of gene acquisition via </w:t>
      </w:r>
      <w:proofErr w:type="spellStart"/>
      <w:r w:rsidR="003C1165">
        <w:t>HGT.In</w:t>
      </w:r>
      <w:proofErr w:type="spellEnd"/>
      <w:r w:rsidR="003C1165">
        <w:t xml:space="preserve"> order to achieve</w:t>
      </w:r>
      <w:r w:rsidR="00664C09">
        <w:t xml:space="preserve"> this</w:t>
      </w:r>
      <w:r w:rsidR="003C1165">
        <w:t xml:space="preserve"> goal, </w:t>
      </w:r>
      <w:r w:rsidR="00664C09">
        <w:t xml:space="preserve">we </w:t>
      </w:r>
      <w:r w:rsidR="002E26B0">
        <w:t>tried different methods to select</w:t>
      </w:r>
      <w:r w:rsidR="00664C09">
        <w:t xml:space="preserve"> the appropriate</w:t>
      </w:r>
      <w:r w:rsidR="008615BF">
        <w:t xml:space="preserve"> </w:t>
      </w:r>
      <w:r w:rsidR="00B11B7B">
        <w:t>approach</w:t>
      </w:r>
      <w:r w:rsidR="008615BF">
        <w:t xml:space="preserve"> for </w:t>
      </w:r>
      <w:r>
        <w:t xml:space="preserve">specifying </w:t>
      </w:r>
      <w:r w:rsidR="008615BF">
        <w:t xml:space="preserve">the most accurate </w:t>
      </w:r>
      <w:r>
        <w:t>HGT-derived genes</w:t>
      </w:r>
      <w:r w:rsidR="008615BF">
        <w:t xml:space="preserve">. Subsequently, we </w:t>
      </w:r>
      <w:r w:rsidR="002E26B0">
        <w:t xml:space="preserve">conducted a </w:t>
      </w:r>
      <w:r w:rsidR="008615BF">
        <w:t>survey of five competence machineries in bacteria</w:t>
      </w:r>
      <w:r w:rsidR="001322CF">
        <w:t xml:space="preserve"> of interest</w:t>
      </w:r>
      <w:r w:rsidR="00B11B7B">
        <w:t xml:space="preserve">. Then, </w:t>
      </w:r>
      <w:r w:rsidR="008615BF">
        <w:t>we</w:t>
      </w:r>
      <w:r>
        <w:t xml:space="preserve"> pursued </w:t>
      </w:r>
      <w:r w:rsidR="008615BF">
        <w:t>comparative genomic studies between constitutively competent, conditionally competent, and non-competent bacteria</w:t>
      </w:r>
      <w:r w:rsidR="002E26B0">
        <w:t>, respectively</w:t>
      </w:r>
      <w:r w:rsidR="008615BF">
        <w:t>.</w:t>
      </w:r>
      <w:r w:rsidR="00664C09">
        <w:t xml:space="preserve"> </w:t>
      </w:r>
      <w:r w:rsidR="002E26B0">
        <w:t>Upcoming sections explain the outcome of these</w:t>
      </w:r>
      <w:r w:rsidR="00C7142B">
        <w:t xml:space="preserve"> multiple steps and</w:t>
      </w:r>
      <w:r w:rsidR="00982373">
        <w:t xml:space="preserve"> </w:t>
      </w:r>
      <w:r w:rsidR="002E26B0">
        <w:t>various methods</w:t>
      </w:r>
      <w:r w:rsidR="00664C09">
        <w:t xml:space="preserve"> in details. </w:t>
      </w:r>
    </w:p>
    <w:p w14:paraId="3D93AC48" w14:textId="56567041" w:rsidR="00631C6C" w:rsidRDefault="002E26B0" w:rsidP="00721DBF">
      <w:pPr>
        <w:pStyle w:val="Heading3"/>
      </w:pPr>
      <w:bookmarkStart w:id="126" w:name="_Toc523657797"/>
      <w:bookmarkStart w:id="127" w:name="_Toc528762465"/>
      <w:r>
        <w:t>Identification of</w:t>
      </w:r>
      <w:r w:rsidR="00631C6C">
        <w:t xml:space="preserve"> </w:t>
      </w:r>
      <w:r w:rsidR="001322CF">
        <w:t>HGT</w:t>
      </w:r>
      <w:r w:rsidR="00631C6C">
        <w:t xml:space="preserve"> candidates</w:t>
      </w:r>
      <w:bookmarkEnd w:id="126"/>
      <w:r w:rsidR="00454E3B">
        <w:t xml:space="preserve"> &amp;</w:t>
      </w:r>
      <w:r>
        <w:t xml:space="preserve"> their distribution</w:t>
      </w:r>
      <w:r w:rsidR="001322CF">
        <w:t xml:space="preserve"> along the genome</w:t>
      </w:r>
      <w:bookmarkEnd w:id="127"/>
      <w:r w:rsidR="00B66AE0">
        <w:t xml:space="preserve"> </w:t>
      </w:r>
    </w:p>
    <w:p w14:paraId="0B651EF9" w14:textId="1B621088" w:rsidR="00B66AE0" w:rsidRPr="00B66AE0" w:rsidRDefault="006A49E9" w:rsidP="00156C55">
      <w:r>
        <w:t>As an</w:t>
      </w:r>
      <w:r w:rsidR="00B66AE0">
        <w:t xml:space="preserve"> initial step in this </w:t>
      </w:r>
      <w:r w:rsidR="00C7142B">
        <w:t>investigation</w:t>
      </w:r>
      <w:r>
        <w:t xml:space="preserve">, we were striving </w:t>
      </w:r>
      <w:r w:rsidR="00454E3B">
        <w:t>for the detection</w:t>
      </w:r>
      <w:r>
        <w:t xml:space="preserve"> </w:t>
      </w:r>
      <w:r w:rsidR="00454E3B">
        <w:t>of</w:t>
      </w:r>
      <w:r w:rsidR="00B66AE0">
        <w:t xml:space="preserve"> </w:t>
      </w:r>
      <w:r w:rsidR="00156C55">
        <w:t xml:space="preserve">accurate </w:t>
      </w:r>
      <w:r w:rsidR="00B66AE0">
        <w:t>horizontally acquired</w:t>
      </w:r>
      <w:r w:rsidR="001322CF">
        <w:t xml:space="preserve"> genes and </w:t>
      </w:r>
      <w:r w:rsidR="00454E3B">
        <w:t>the comparison of</w:t>
      </w:r>
      <w:r w:rsidR="001322CF">
        <w:t xml:space="preserve"> the pattern </w:t>
      </w:r>
      <w:r w:rsidR="00454E3B">
        <w:t xml:space="preserve">in which </w:t>
      </w:r>
      <w:r w:rsidR="001322CF">
        <w:t>they</w:t>
      </w:r>
      <w:r w:rsidR="00454E3B">
        <w:t xml:space="preserve"> are</w:t>
      </w:r>
      <w:r w:rsidR="001322CF">
        <w:t xml:space="preserve"> located along the genomes</w:t>
      </w:r>
      <w:r w:rsidR="00B66AE0">
        <w:t xml:space="preserve">. We </w:t>
      </w:r>
      <w:r w:rsidR="00454E3B">
        <w:t>assayed</w:t>
      </w:r>
      <w:r w:rsidR="00B66AE0">
        <w:t xml:space="preserve"> </w:t>
      </w:r>
      <w:r w:rsidR="004C4A2B">
        <w:t xml:space="preserve">both explicit </w:t>
      </w:r>
      <w:r w:rsidR="001A3C72">
        <w:t xml:space="preserve">and implicit </w:t>
      </w:r>
      <w:r w:rsidR="004C4A2B">
        <w:t>phylogenetic</w:t>
      </w:r>
      <w:r w:rsidR="001A3C72">
        <w:t xml:space="preserve"> methods</w:t>
      </w:r>
      <w:r w:rsidR="008C6103">
        <w:t xml:space="preserve"> to see which one provide</w:t>
      </w:r>
      <w:r w:rsidR="00454E3B">
        <w:t>s</w:t>
      </w:r>
      <w:r w:rsidR="008C6103">
        <w:t xml:space="preserv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w:t>
      </w:r>
      <w:r w:rsidR="00454E3B">
        <w:t xml:space="preserve">the </w:t>
      </w:r>
      <w:r w:rsidR="00156C55">
        <w:t xml:space="preserve">three </w:t>
      </w:r>
      <w:r w:rsidR="001322CF">
        <w:t>following</w:t>
      </w:r>
      <w:r w:rsidR="007A35F9">
        <w:t xml:space="preserve"> procedures</w:t>
      </w:r>
      <w:r w:rsidR="001322CF">
        <w:t xml:space="preserve"> and select</w:t>
      </w:r>
      <w:r w:rsidR="00454E3B">
        <w:t>ed</w:t>
      </w:r>
      <w:r w:rsidR="001322CF">
        <w:t xml:space="preserve"> the appropriate one for our further analysis</w:t>
      </w:r>
      <w:r w:rsidR="00156C55">
        <w:t>: phylogenetic tree reconciliation metho</w:t>
      </w:r>
      <w:r w:rsidR="00454E3B">
        <w:t>d, taxonomy assignment approach</w:t>
      </w:r>
      <w:r w:rsidR="00156C55">
        <w:t xml:space="preserve">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799BDADD" w:rsidR="001322CF" w:rsidRDefault="00B37ACA" w:rsidP="00B37ACA">
      <w:r>
        <w:t xml:space="preserve">In this part of </w:t>
      </w:r>
      <w:r w:rsidR="00454E3B">
        <w:t xml:space="preserve">the </w:t>
      </w:r>
      <w:r>
        <w:t xml:space="preserve">investigation, </w:t>
      </w:r>
      <w:r w:rsidR="00544C84">
        <w:t>we commence</w:t>
      </w:r>
      <w:r w:rsidR="00454E3B">
        <w:t>d</w:t>
      </w:r>
      <w:r w:rsidR="00544C84">
        <w:t xml:space="preserve"> our analysis with</w:t>
      </w:r>
      <w:r w:rsidR="001322CF">
        <w:t xml:space="preserve"> the</w:t>
      </w:r>
      <w:r>
        <w:t xml:space="preserve"> </w:t>
      </w:r>
      <w:r w:rsidR="001322CF">
        <w:t xml:space="preserve">small set of taxa (15 </w:t>
      </w:r>
      <w:r w:rsidR="001322CF">
        <w:rPr>
          <w:i/>
          <w:iCs/>
        </w:rPr>
        <w:t>Acinetobacter</w:t>
      </w:r>
      <w:r w:rsidR="001322CF">
        <w:t>)</w:t>
      </w:r>
      <w:r w:rsidR="00454E3B">
        <w:t xml:space="preserve"> (</w:t>
      </w:r>
      <w:r w:rsidR="00454E3B">
        <w:fldChar w:fldCharType="begin"/>
      </w:r>
      <w:r w:rsidR="00454E3B">
        <w:instrText xml:space="preserve"> REF _Ref530985910 \r \h </w:instrText>
      </w:r>
      <w:r w:rsidR="00454E3B">
        <w:fldChar w:fldCharType="separate"/>
      </w:r>
      <w:r w:rsidR="00454E3B">
        <w:t>2.1</w:t>
      </w:r>
      <w:r w:rsidR="00454E3B">
        <w:fldChar w:fldCharType="end"/>
      </w:r>
      <w:r w:rsidR="00454E3B">
        <w:t>)</w:t>
      </w:r>
      <w:r w:rsidR="001322CF">
        <w:t xml:space="preserve"> and </w:t>
      </w:r>
      <w:r w:rsidR="00454E3B">
        <w:t>evaluated</w:t>
      </w:r>
      <w:r w:rsidR="001322CF">
        <w:t xml:space="preserve"> the outcome of all three methods. Later, we continued with applying our selected approach</w:t>
      </w:r>
      <w:r w:rsidR="00454E3B">
        <w:t xml:space="preserve"> to the whole data set</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8" w:name="_Toc528762466"/>
      <w:r>
        <w:lastRenderedPageBreak/>
        <w:t>Phylogenetic</w:t>
      </w:r>
      <w:r w:rsidR="00156C55">
        <w:t xml:space="preserve"> tree reconciliation</w:t>
      </w:r>
      <w:bookmarkEnd w:id="128"/>
    </w:p>
    <w:p w14:paraId="044DB96C" w14:textId="53AAC9B4" w:rsidR="001322CF" w:rsidRDefault="001322CF" w:rsidP="001322CF">
      <w:r>
        <w:rPr>
          <w:noProof/>
        </w:rPr>
        <mc:AlternateContent>
          <mc:Choice Requires="wpg">
            <w:drawing>
              <wp:anchor distT="0" distB="0" distL="114300" distR="114300" simplePos="0" relativeHeight="251803648" behindDoc="0" locked="0" layoutInCell="1" allowOverlap="1" wp14:anchorId="31110CE7" wp14:editId="2C505430">
                <wp:simplePos x="0" y="0"/>
                <wp:positionH relativeFrom="column">
                  <wp:posOffset>-408305</wp:posOffset>
                </wp:positionH>
                <wp:positionV relativeFrom="paragraph">
                  <wp:posOffset>2587444</wp:posOffset>
                </wp:positionV>
                <wp:extent cx="6278880" cy="6063615"/>
                <wp:effectExtent l="0" t="0" r="0" b="254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11B2F9B7" w:rsidR="002C4A82" w:rsidRPr="00A071D9" w:rsidRDefault="002C4A82"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110CE7" id="Group 18" o:spid="_x0000_s1038" style="position:absolute;left:0;text-align:left;margin-left:-32.15pt;margin-top:203.75pt;width:494.4pt;height:477.45pt;z-index:251803648;mso-height-relative:margin"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11B2F9B7" w:rsidR="002C4A82" w:rsidRPr="00A071D9" w:rsidRDefault="002C4A82" w:rsidP="001322CF">
                        <w:pPr>
                          <w:pStyle w:val="Caption"/>
                          <w:rPr>
                            <w:noProof/>
                          </w:rPr>
                        </w:pPr>
                        <w:bookmarkStart w:id="131" w:name="_Ref526939391"/>
                        <w:bookmarkStart w:id="132"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31"/>
                        <w:r w:rsidRPr="0003543B">
                          <w:rPr>
                            <w:b/>
                            <w:bCs/>
                          </w:rPr>
                          <w:t>:</w:t>
                        </w:r>
                        <w:r>
                          <w:t xml:space="preserve"> (</w:t>
                        </w:r>
                        <w:r>
                          <w:rPr>
                            <w:noProof/>
                          </w:rPr>
                          <w:t>A) the ML tree incluidng amio acid sequences. (B) the ML tree including only variable amino acid sites. (C) the ML tree including nucelotide sequences.</w:t>
                        </w:r>
                        <w:bookmarkEnd w:id="132"/>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12D2">
        <w:t>15</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0812BB">
        <w:t>based on protein sequences</w:t>
      </w:r>
      <w:r w:rsidR="00DD7D92">
        <w:t xml:space="preserve">.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 xml:space="preserve">rate the process. </w:t>
      </w:r>
      <w:r w:rsidR="000812BB">
        <w:t>Lastly</w:t>
      </w:r>
      <w:r w:rsidR="008C6103">
        <w:t xml:space="preserve">, the ML tree based </w:t>
      </w:r>
      <w:r w:rsidR="000812BB">
        <w:t>on the nucleotide sequences was</w:t>
      </w:r>
      <w:r w:rsidR="008C6103">
        <w:t xml:space="preserve"> reconstructed.</w:t>
      </w:r>
      <w:r w:rsidR="00DE3CCD">
        <w:t xml:space="preserve"> </w:t>
      </w:r>
      <w:r w:rsidR="00AA564A">
        <w:t>All</w:t>
      </w:r>
      <w:r w:rsidR="000812BB">
        <w:t xml:space="preserve"> three</w:t>
      </w:r>
      <w:r w:rsidR="00AA564A">
        <w:t xml:space="preserve">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812BB">
        <w:t xml:space="preserve">the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w:t>
      </w:r>
      <w:r w:rsidR="00097F05">
        <w:lastRenderedPageBreak/>
        <w:t>accuracy, comprehensiveness, and computation time</w:t>
      </w:r>
      <w:r w:rsidR="009B0D31">
        <w:t xml:space="preserve"> fo</w:t>
      </w:r>
      <w:r w:rsidR="000812BB">
        <w:t>r further analysis and computed</w:t>
      </w:r>
      <w:r w:rsidR="009B0D31">
        <w:t xml:space="preserve"> the fina</w:t>
      </w:r>
      <w:r w:rsidR="000812BB">
        <w:t>l species tree including the full</w:t>
      </w:r>
      <w:r w:rsidR="009B0D31">
        <w:t xml:space="preserve"> DB</w:t>
      </w:r>
      <w:r w:rsidR="00097F05">
        <w:t>.</w:t>
      </w:r>
    </w:p>
    <w:p w14:paraId="5BB934B6" w14:textId="394A30AB" w:rsidR="00C112D9" w:rsidRDefault="00A276D9" w:rsidP="001322CF">
      <w:r>
        <w:t>A</w:t>
      </w:r>
      <w:r w:rsidR="0003543B">
        <w:t>s a result, w</w:t>
      </w:r>
      <w:r w:rsidR="007844AB">
        <w:t xml:space="preserve">e observed that the rate </w:t>
      </w:r>
      <w:r>
        <w:t>of substitution</w:t>
      </w:r>
      <w:r w:rsidR="000812BB">
        <w:t>s</w:t>
      </w:r>
      <w:r>
        <w:t xml:space="preserve"> per position is </w:t>
      </w:r>
      <w:r w:rsidR="007844AB">
        <w:t xml:space="preserve">higher in </w:t>
      </w:r>
      <w:r>
        <w:t>t</w:t>
      </w:r>
      <w:r w:rsidR="000812BB">
        <w:t>he tree</w:t>
      </w:r>
      <w:r>
        <w:t xml:space="preserve"> including nucleotide sequences and variable sites of amino acid sequences</w:t>
      </w:r>
      <w:r w:rsidR="000812BB">
        <w:t xml:space="preserve"> (0.07 in comparison to 0.03)</w:t>
      </w:r>
      <w:r>
        <w:t>.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w:t>
      </w:r>
      <w:r w:rsidR="000812BB">
        <w:t>did not observed any topological differences between</w:t>
      </w:r>
      <w:r w:rsidR="003151B1">
        <w:t xml:space="preserve"> the</w:t>
      </w:r>
      <w:r w:rsidR="00066D37">
        <w:t xml:space="preserve"> trees</w:t>
      </w:r>
      <w:r>
        <w:t xml:space="preserve">. </w:t>
      </w:r>
      <w:r w:rsidR="003151B1">
        <w:t>Moreover, t</w:t>
      </w:r>
      <w:r w:rsidR="000812BB">
        <w:t>he r</w:t>
      </w:r>
      <w:r w:rsidR="00B45DF9">
        <w:t xml:space="preserve">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 xml:space="preserve">amino acid sequences. Hence, </w:t>
      </w:r>
      <w:r w:rsidR="000812BB">
        <w:t>to avoid any loss of</w:t>
      </w:r>
      <w:r w:rsidR="00F97B06">
        <w:t xml:space="preserve">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3C6A83AD"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rsidR="000812BB">
        <w:t xml:space="preserve"> group</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t>
      </w:r>
      <w:r w:rsidR="00E36C9C">
        <w:t xml:space="preserve">by the </w:t>
      </w:r>
      <w:r w:rsidR="00E53B58">
        <w:t>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E36C9C">
        <w:t>taken</w:t>
      </w:r>
      <w:r w:rsidR="00F97B06">
        <w:t xml:space="preserve"> into account </w:t>
      </w:r>
      <w:r w:rsidR="00492A15">
        <w:t xml:space="preserve">in this part of </w:t>
      </w:r>
      <w:r w:rsidR="00E36C9C">
        <w:t xml:space="preserve">the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w:t>
      </w:r>
      <w:r w:rsidR="00E36C9C">
        <w:t>the gene</w:t>
      </w:r>
      <w:r w:rsidR="00E53B58">
        <w:t xml:space="preserve"> trees explain the </w:t>
      </w:r>
      <w:r w:rsidR="00E36C9C">
        <w:t xml:space="preserve">sequence </w:t>
      </w:r>
      <w:r w:rsidR="00E53B58">
        <w:t xml:space="preserve">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34F93CB8"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E36C9C">
        <w:t>,</w:t>
      </w:r>
      <w:r w:rsidR="00842021">
        <w:t xml:space="preserv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w:t>
      </w:r>
      <w:r w:rsidR="00E36C9C">
        <w:t>we</w:t>
      </w:r>
      <w:r w:rsidR="000A35B6">
        <w:t xml:space="preserve"> could reject that they represent the alignments </w:t>
      </w:r>
      <w:r w:rsidR="00E36C9C">
        <w:t xml:space="preserve">in </w:t>
      </w:r>
      <w:r w:rsidR="000A35B6">
        <w:t>the same</w:t>
      </w:r>
      <w:r w:rsidR="00E36C9C">
        <w:t xml:space="preserve"> way</w:t>
      </w:r>
      <w:r w:rsidR="000A35B6">
        <w:t xml:space="preserve"> as the species tree. In other words, 35% of gene trees </w:t>
      </w:r>
      <w:r w:rsidR="00366D11">
        <w:t>demonstrate</w:t>
      </w:r>
      <w:r w:rsidR="000A35B6">
        <w:t xml:space="preserve"> </w:t>
      </w:r>
      <w:r w:rsidR="00E36C9C">
        <w:t>an</w:t>
      </w:r>
      <w:r w:rsidR="003F29A1">
        <w:t xml:space="preserve"> </w:t>
      </w:r>
      <w:r w:rsidR="00E36C9C">
        <w:t>incongruent</w:t>
      </w:r>
      <w:r w:rsidR="000A35B6">
        <w:t xml:space="preserve"> phylogenetic topology </w:t>
      </w:r>
      <w:r w:rsidR="00B375E9">
        <w:t xml:space="preserve">in comparison to </w:t>
      </w:r>
      <w:r w:rsidR="003F29A1">
        <w:t xml:space="preserve">the corresponding species tree. </w:t>
      </w:r>
      <w:r w:rsidR="00366D11">
        <w:t xml:space="preserve">This incongruency </w:t>
      </w:r>
      <w:r w:rsidR="00F97D26">
        <w:t xml:space="preserve">could be </w:t>
      </w:r>
      <w:r w:rsidR="00E36C9C">
        <w:t xml:space="preserve">a </w:t>
      </w:r>
      <w:r w:rsidR="00F97D26">
        <w:t xml:space="preserve">reason of </w:t>
      </w:r>
      <w:r w:rsidR="00842021">
        <w:t>any incidences such as</w:t>
      </w:r>
      <w:r w:rsidR="00556007">
        <w:t xml:space="preserve"> sequence </w:t>
      </w:r>
      <w:r w:rsidR="00E36C9C">
        <w:t>re</w:t>
      </w:r>
      <w:r w:rsidR="00556007">
        <w:t>combination problem, inaccurate model assumption</w:t>
      </w:r>
      <w:r w:rsidR="00E36C9C">
        <w:t>s</w:t>
      </w:r>
      <w:r w:rsidR="00F97D26">
        <w:t>,</w:t>
      </w:r>
      <w:r w:rsidR="00556007">
        <w:t xml:space="preserve"> tree reconstruction artifact</w:t>
      </w:r>
      <w:r w:rsidR="00E36C9C">
        <w:t>s</w:t>
      </w:r>
      <w:r w:rsidR="00556007">
        <w:t>,</w:t>
      </w:r>
      <w:r w:rsidR="00F97D26">
        <w:t xml:space="preserve"> ortholog assumption violence (gene loss or duplication)</w:t>
      </w:r>
      <w:r w:rsidR="00556007">
        <w:t>, and</w:t>
      </w:r>
      <w:r w:rsidR="00113336">
        <w:t xml:space="preserve"> an HGT event</w:t>
      </w:r>
      <w:r w:rsidR="00556007">
        <w:t>.</w:t>
      </w:r>
    </w:p>
    <w:p w14:paraId="20BC19C7" w14:textId="225A3111" w:rsidR="00664C09" w:rsidRDefault="00A03DFF"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779072" behindDoc="0" locked="0" layoutInCell="1" allowOverlap="1" wp14:anchorId="4DCE244D" wp14:editId="20BA8C82">
                <wp:simplePos x="0" y="0"/>
                <wp:positionH relativeFrom="column">
                  <wp:posOffset>266344</wp:posOffset>
                </wp:positionH>
                <wp:positionV relativeFrom="paragraph">
                  <wp:posOffset>305372</wp:posOffset>
                </wp:positionV>
                <wp:extent cx="4918598" cy="4001610"/>
                <wp:effectExtent l="101600" t="101600" r="111125" b="0"/>
                <wp:wrapTopAndBottom/>
                <wp:docPr id="68" name="Group 68"/>
                <wp:cNvGraphicFramePr/>
                <a:graphic xmlns:a="http://schemas.openxmlformats.org/drawingml/2006/main">
                  <a:graphicData uri="http://schemas.microsoft.com/office/word/2010/wordprocessingGroup">
                    <wpg:wgp>
                      <wpg:cNvGrpSpPr/>
                      <wpg:grpSpPr>
                        <a:xfrm>
                          <a:off x="0" y="0"/>
                          <a:ext cx="4918598" cy="4001610"/>
                          <a:chOff x="0" y="0"/>
                          <a:chExt cx="4918598" cy="4001610"/>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0048"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86295"/>
                            <a:ext cx="4908550" cy="615315"/>
                          </a:xfrm>
                          <a:prstGeom prst="rect">
                            <a:avLst/>
                          </a:prstGeom>
                          <a:solidFill>
                            <a:prstClr val="white"/>
                          </a:solidFill>
                          <a:ln>
                            <a:noFill/>
                          </a:ln>
                        </wps:spPr>
                        <wps:txbx>
                          <w:txbxContent>
                            <w:p w14:paraId="1BCE315E" w14:textId="2E3A74EC" w:rsidR="002C4A82" w:rsidRDefault="002C4A82" w:rsidP="00385EC6">
                              <w:pPr>
                                <w:pStyle w:val="Caption"/>
                                <w:spacing w:after="0"/>
                              </w:pPr>
                              <w:bookmarkStart w:id="133" w:name="_Ref527115936"/>
                              <w:bookmarkStart w:id="134"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7</w:t>
                              </w:r>
                              <w:r w:rsidRPr="007C4B8A">
                                <w:rPr>
                                  <w:b/>
                                  <w:bCs/>
                                </w:rPr>
                                <w:fldChar w:fldCharType="end"/>
                              </w:r>
                              <w:bookmarkEnd w:id="133"/>
                              <w:r w:rsidRPr="007C4B8A">
                                <w:rPr>
                                  <w:b/>
                                  <w:bCs/>
                                </w:rPr>
                                <w:t>:</w:t>
                              </w:r>
                              <w:r>
                                <w:t xml:space="preserve"> </w:t>
                              </w:r>
                              <w:r w:rsidRPr="0048304A">
                                <w:t>consensus network of 557 (35% of 1570) incongruent gene trees. (threshold: 0.18</w:t>
                              </w:r>
                              <w:r>
                                <w:t>)</w:t>
                              </w:r>
                              <w:bookmarkEnd w:id="134"/>
                            </w:p>
                            <w:p w14:paraId="504890DB" w14:textId="77777777" w:rsidR="002C4A82" w:rsidRPr="001E374E" w:rsidRDefault="002C4A82"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CE244D" id="Group 68" o:spid="_x0000_s1041" style="position:absolute;left:0;text-align:left;margin-left:20.95pt;margin-top:24.05pt;width:387.3pt;height:315.1pt;z-index:251779072" coordsize="49185,4001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">
                <v:shape id="Picture 76" o:spid="_x0000_s1042" type="#_x0000_t75" style="position:absolute;left:100;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5" o:title="" croptop="7967f" cropbottom="32515f" cropleft="6406f" cropright="5511f"/>
                  <v:shadow on="t" type="perspective" color="black" opacity="26214f" offset="0,0" matrix="66847f,,,66847f"/>
                </v:shape>
                <v:shape id="Text Box 85" o:spid="_x0000_s1043" type="#_x0000_t202" style="position:absolute;top:33862;width:49085;height:61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2E3A74EC" w:rsidR="002C4A82" w:rsidRDefault="002C4A82"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7</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2C4A82" w:rsidRPr="001E374E" w:rsidRDefault="002C4A82" w:rsidP="00385EC6">
                        <w:pPr>
                          <w:pStyle w:val="Caption"/>
                        </w:pPr>
                        <w:r>
                          <w:t>Branch labels display the confidence score. The score for the branches without labels is 100.</w:t>
                        </w:r>
                      </w:p>
                    </w:txbxContent>
                  </v:textbox>
                </v:shape>
                <w10:wrap type="topAndBottom"/>
              </v:group>
            </w:pict>
          </mc:Fallback>
        </mc:AlternateContent>
      </w:r>
      <w:r>
        <w:rPr>
          <w:noProof/>
        </w:rPr>
        <w:drawing>
          <wp:anchor distT="0" distB="0" distL="114300" distR="114300" simplePos="0" relativeHeight="251777024" behindDoc="0" locked="0" layoutInCell="1" allowOverlap="1" wp14:anchorId="5C5C645F" wp14:editId="2FAD0D40">
            <wp:simplePos x="0" y="0"/>
            <wp:positionH relativeFrom="column">
              <wp:posOffset>266344</wp:posOffset>
            </wp:positionH>
            <wp:positionV relativeFrom="paragraph">
              <wp:posOffset>4407472</wp:posOffset>
            </wp:positionV>
            <wp:extent cx="4913630" cy="3311525"/>
            <wp:effectExtent l="114300" t="101600" r="115570" b="104775"/>
            <wp:wrapTopAndBottom/>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 name="Picture 84"/>
                    <pic:cNvPicPr>
                      <a:picLocks/>
                    </pic:cNvPicPr>
                  </pic:nvPicPr>
                  <pic:blipFill rotWithShape="1">
                    <a:blip r:embed="rId36">
                      <a:extLst>
                        <a:ext uri="{28A0092B-C50C-407E-A947-70E740481C1C}">
                          <a14:useLocalDpi xmlns:a14="http://schemas.microsoft.com/office/drawing/2010/main" val="0"/>
                        </a:ext>
                      </a:extLst>
                    </a:blip>
                    <a:srcRect l="6065" t="13269" r="6072" b="45642"/>
                    <a:stretch/>
                  </pic:blipFill>
                  <pic:spPr bwMode="auto">
                    <a:xfrm>
                      <a:off x="0" y="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80096" behindDoc="0" locked="0" layoutInCell="1" allowOverlap="1" wp14:anchorId="57A7D9C7" wp14:editId="1CE228AB">
                <wp:simplePos x="0" y="0"/>
                <wp:positionH relativeFrom="column">
                  <wp:posOffset>291744</wp:posOffset>
                </wp:positionH>
                <wp:positionV relativeFrom="paragraph">
                  <wp:posOffset>7899972</wp:posOffset>
                </wp:positionV>
                <wp:extent cx="4909820" cy="615315"/>
                <wp:effectExtent l="0" t="0" r="5080" b="0"/>
                <wp:wrapTopAndBottom/>
                <wp:docPr id="86" name="Text Box 86"/>
                <wp:cNvGraphicFramePr/>
                <a:graphic xmlns:a="http://schemas.openxmlformats.org/drawingml/2006/main">
                  <a:graphicData uri="http://schemas.microsoft.com/office/word/2010/wordprocessingShape">
                    <wps:wsp>
                      <wps:cNvSpPr txBox="1"/>
                      <wps:spPr>
                        <a:xfrm>
                          <a:off x="0" y="0"/>
                          <a:ext cx="4909820" cy="615315"/>
                        </a:xfrm>
                        <a:prstGeom prst="rect">
                          <a:avLst/>
                        </a:prstGeom>
                        <a:solidFill>
                          <a:prstClr val="white"/>
                        </a:solidFill>
                        <a:ln>
                          <a:noFill/>
                        </a:ln>
                      </wps:spPr>
                      <wps:txbx>
                        <w:txbxContent>
                          <w:p w14:paraId="0AE9F3C2" w14:textId="5FF30C66" w:rsidR="002C4A82" w:rsidRDefault="002C4A82"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2C4A82" w:rsidRPr="00E97756" w:rsidRDefault="002C4A82"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A7D9C7" id="Text Box 86" o:spid="_x0000_s1044" type="#_x0000_t202" style="position:absolute;left:0;text-align:left;margin-left:22.95pt;margin-top:622.05pt;width:386.6pt;height:48.4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1jpvMQIAAGkEAAAOAAAAZHJzL2Uyb0RvYy54bWysVMFu2zAMvQ/YPwi6L06yNWi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" stroked="f">
                <v:textbox style="mso-fit-shape-to-text:t" inset="0,0,0,0">
                  <w:txbxContent>
                    <w:p w14:paraId="0AE9F3C2" w14:textId="5FF30C66" w:rsidR="002C4A82" w:rsidRDefault="002C4A82" w:rsidP="00385EC6">
                      <w:pPr>
                        <w:pStyle w:val="Caption"/>
                        <w:spacing w:after="0"/>
                      </w:pPr>
                      <w:bookmarkStart w:id="139" w:name="_Ref527115790"/>
                      <w:bookmarkStart w:id="140"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9"/>
                      <w:r w:rsidRPr="007C4B8A">
                        <w:rPr>
                          <w:b/>
                          <w:bCs/>
                        </w:rPr>
                        <w:t>:</w:t>
                      </w:r>
                      <w:r>
                        <w:t xml:space="preserve"> </w:t>
                      </w:r>
                      <w:r w:rsidRPr="00AF4949">
                        <w:t xml:space="preserve">consensus network </w:t>
                      </w:r>
                      <w:r>
                        <w:t>of all gene trees (1570)</w:t>
                      </w:r>
                      <w:r w:rsidRPr="00AF4949">
                        <w:t>. (threshold: 0.18</w:t>
                      </w:r>
                      <w:r>
                        <w:t>)</w:t>
                      </w:r>
                      <w:bookmarkEnd w:id="140"/>
                      <w:r>
                        <w:t xml:space="preserve"> </w:t>
                      </w:r>
                    </w:p>
                    <w:p w14:paraId="4C3916EB" w14:textId="77777777" w:rsidR="002C4A82" w:rsidRPr="00E97756" w:rsidRDefault="002C4A82" w:rsidP="00385EC6">
                      <w:pPr>
                        <w:pStyle w:val="Caption"/>
                      </w:pPr>
                      <w:r>
                        <w:t>Branch labels display the confidence score. The score for the branches without labels is 100.</w:t>
                      </w:r>
                    </w:p>
                  </w:txbxContent>
                </v:textbox>
                <w10:wrap type="topAndBottom"/>
              </v:shape>
            </w:pict>
          </mc:Fallback>
        </mc:AlternateContent>
      </w:r>
    </w:p>
    <w:p w14:paraId="12D15B52" w14:textId="7F4864DA" w:rsidR="00385EC6" w:rsidRDefault="00A03DFF" w:rsidP="00A03DFF">
      <w:r>
        <w:lastRenderedPageBreak/>
        <w:t xml:space="preserve">Considering this inconsistency among core orthologs, we aimed to figure out the strength of these </w:t>
      </w:r>
      <w:r w:rsidRPr="003F29A1">
        <w:t>discrepancies</w:t>
      </w:r>
      <w:r>
        <w:t xml:space="preserve"> to infer HGT. Therefore, as a second approach, the consensus network of the all gene trees (</w:t>
      </w:r>
      <w:r w:rsidRPr="007C4B8A">
        <w:rPr>
          <w:b/>
          <w:bCs/>
        </w:rPr>
        <w:fldChar w:fldCharType="begin"/>
      </w:r>
      <w:r w:rsidRPr="007C4B8A">
        <w:rPr>
          <w:b/>
          <w:bCs/>
        </w:rPr>
        <w:instrText xml:space="preserve"> REF _Ref527115790 \h </w:instrText>
      </w:r>
      <w:r>
        <w:rPr>
          <w:b/>
          <w:bCs/>
        </w:rPr>
        <w:instrText xml:space="preserve"> \* MERGEFORMAT </w:instrText>
      </w:r>
      <w:r w:rsidRPr="007C4B8A">
        <w:rPr>
          <w:b/>
          <w:bCs/>
        </w:rPr>
      </w:r>
      <w:r w:rsidRPr="007C4B8A">
        <w:rPr>
          <w:b/>
          <w:bCs/>
        </w:rPr>
        <w:fldChar w:fldCharType="separate"/>
      </w:r>
      <w:r w:rsidRPr="007C4B8A">
        <w:rPr>
          <w:b/>
          <w:bCs/>
        </w:rPr>
        <w:t xml:space="preserve">Figure </w:t>
      </w:r>
      <w:r>
        <w:rPr>
          <w:b/>
          <w:bCs/>
          <w:noProof/>
        </w:rPr>
        <w:t>8</w:t>
      </w:r>
      <w:r w:rsidRPr="007C4B8A">
        <w:rPr>
          <w:b/>
          <w:bCs/>
        </w:rPr>
        <w:fldChar w:fldCharType="end"/>
      </w:r>
      <w:r>
        <w:t>) and the 557 conflicting gene trees (</w:t>
      </w:r>
      <w:r>
        <w:fldChar w:fldCharType="begin"/>
      </w:r>
      <w:r>
        <w:instrText xml:space="preserve"> REF _Ref527115936 \h </w:instrText>
      </w:r>
      <w:r>
        <w:fldChar w:fldCharType="separate"/>
      </w:r>
      <w:r w:rsidRPr="007C4B8A">
        <w:rPr>
          <w:b/>
          <w:bCs/>
        </w:rPr>
        <w:t xml:space="preserve">Figure </w:t>
      </w:r>
      <w:r>
        <w:rPr>
          <w:b/>
          <w:bCs/>
          <w:noProof/>
        </w:rPr>
        <w:t>8</w:t>
      </w:r>
      <w:r>
        <w:fldChar w:fldCharType="end"/>
      </w:r>
      <w:r>
        <w:t xml:space="preserve">) was calculated and the confidence of each branch was specified. The confidence label demonstrates which percentage of the gene trees support the corresponding split. As can be seen in the figures 7 and 8, both networks present data in a similar pattern with only slight differences (5%) in confidence scores. </w:t>
      </w:r>
      <w:r w:rsidR="008D3C24">
        <w:t>Notably, the most splits with low confidence scores are among the A</w:t>
      </w:r>
      <w:r w:rsidR="00C505B2">
        <w:t>. baumannii strains. This shows that</w:t>
      </w:r>
      <w:r w:rsidR="008D3C24">
        <w:t xml:space="preserve"> </w:t>
      </w:r>
      <w:r w:rsidR="00C505B2">
        <w:t>the most inconsistency between</w:t>
      </w:r>
      <w:r w:rsidR="008D3C24">
        <w:t xml:space="preserve"> gene trees </w:t>
      </w:r>
      <w:r w:rsidR="00C505B2">
        <w:t>occurred</w:t>
      </w:r>
      <w:r w:rsidR="008D3C24">
        <w:t xml:space="preserve"> between inner A. baumannii strains due to the small branch length (substitution</w:t>
      </w:r>
      <w:r w:rsidR="00C505B2">
        <w:t>s</w:t>
      </w:r>
      <w:r w:rsidR="008D3C24">
        <w:t xml:space="preserve"> per position) but not between species.</w:t>
      </w:r>
    </w:p>
    <w:p w14:paraId="7EFC0105" w14:textId="4D0162EE" w:rsidR="00221F17" w:rsidRDefault="00C505B2" w:rsidP="00BB405D">
      <w:r>
        <w:rPr>
          <w:noProof/>
        </w:rPr>
        <mc:AlternateContent>
          <mc:Choice Requires="wpg">
            <w:drawing>
              <wp:anchor distT="0" distB="0" distL="114300" distR="114300" simplePos="0" relativeHeight="251757568" behindDoc="0" locked="0" layoutInCell="1" allowOverlap="1" wp14:anchorId="493D1575" wp14:editId="2B3EE87C">
                <wp:simplePos x="0" y="0"/>
                <wp:positionH relativeFrom="column">
                  <wp:posOffset>24018</wp:posOffset>
                </wp:positionH>
                <wp:positionV relativeFrom="paragraph">
                  <wp:posOffset>1876425</wp:posOffset>
                </wp:positionV>
                <wp:extent cx="5320665" cy="3436017"/>
                <wp:effectExtent l="0" t="0" r="635" b="5715"/>
                <wp:wrapTopAndBottom/>
                <wp:docPr id="63" name="Group 63"/>
                <wp:cNvGraphicFramePr/>
                <a:graphic xmlns:a="http://schemas.openxmlformats.org/drawingml/2006/main">
                  <a:graphicData uri="http://schemas.microsoft.com/office/word/2010/wordprocessingGroup">
                    <wpg:wgp>
                      <wpg:cNvGrpSpPr/>
                      <wpg:grpSpPr>
                        <a:xfrm>
                          <a:off x="0" y="0"/>
                          <a:ext cx="5320665" cy="3436017"/>
                          <a:chOff x="0" y="0"/>
                          <a:chExt cx="5320665" cy="3436017"/>
                        </a:xfrm>
                      </wpg:grpSpPr>
                      <pic:pic xmlns:pic="http://schemas.openxmlformats.org/drawingml/2006/picture">
                        <pic:nvPicPr>
                          <pic:cNvPr id="80" name="Picture 80"/>
                          <pic:cNvPicPr>
                            <a:picLocks noChangeAspect="1"/>
                          </pic:cNvPicPr>
                        </pic:nvPicPr>
                        <pic:blipFill rotWithShape="1">
                          <a:blip r:embed="rId37">
                            <a:extLst>
                              <a:ext uri="{28A0092B-C50C-407E-A947-70E740481C1C}">
                                <a14:useLocalDpi xmlns:a14="http://schemas.microsoft.com/office/drawing/2010/main" val="0"/>
                              </a:ext>
                            </a:extLst>
                          </a:blip>
                          <a:srcRect l="12078" t="8637" r="11129" b="57649"/>
                          <a:stretch/>
                        </pic:blipFill>
                        <pic:spPr bwMode="auto">
                          <a:xfrm>
                            <a:off x="334978" y="0"/>
                            <a:ext cx="4618355" cy="2495550"/>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0" y="2498757"/>
                            <a:ext cx="5320665" cy="937260"/>
                          </a:xfrm>
                          <a:prstGeom prst="rect">
                            <a:avLst/>
                          </a:prstGeom>
                          <a:solidFill>
                            <a:prstClr val="white"/>
                          </a:solidFill>
                          <a:ln>
                            <a:noFill/>
                          </a:ln>
                        </wps:spPr>
                        <wps:txbx>
                          <w:txbxContent>
                            <w:p w14:paraId="583420EC" w14:textId="1422DF0C" w:rsidR="002C4A82" w:rsidRPr="00001546" w:rsidRDefault="002C4A82" w:rsidP="00BB405D">
                              <w:pPr>
                                <w:pStyle w:val="Caption"/>
                                <w:keepNext/>
                                <w:keepLines/>
                                <w:rPr>
                                  <w:b/>
                                  <w:bCs/>
                                  <w:noProof/>
                                </w:rPr>
                              </w:pPr>
                              <w:bookmarkStart w:id="141" w:name="_Ref527038063"/>
                              <w:bookmarkStart w:id="142" w:name="_Ref527115376"/>
                              <w:bookmarkStart w:id="143"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1"/>
                              <w:r w:rsidRPr="00001546">
                                <w:rPr>
                                  <w:b/>
                                  <w:bCs/>
                                </w:rPr>
                                <w:t>:</w:t>
                              </w:r>
                              <w:r w:rsidRPr="00001546">
                                <w:t xml:space="preserve"> </w:t>
                              </w:r>
                              <w:r>
                                <w:t>the Robinson-</w:t>
                              </w:r>
                              <w:proofErr w:type="spellStart"/>
                              <w:r>
                                <w:t>Foulds</w:t>
                              </w:r>
                              <w:proofErr w:type="spellEnd"/>
                              <w:r>
                                <w:t xml:space="preserve"> distance between gene trees. 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3D1575" id="Group 63" o:spid="_x0000_s1045" style="position:absolute;left:0;text-align:left;margin-left:1.9pt;margin-top:147.75pt;width:418.95pt;height:270.55pt;z-index:251757568;mso-width-relative:margin;mso-height-relative:margin" coordsize="53206,3436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">
                <v:shape id="Picture 80" o:spid="_x0000_s1046" type="#_x0000_t75" style="position:absolute;left:3349;width:46184;height:249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8" o:title="" croptop="5660f" cropbottom="37781f" cropleft="7915f" cropright="7294f"/>
                </v:shape>
                <v:shape id="Text Box 83" o:spid="_x0000_s1047" type="#_x0000_t202" style="position:absolute;top:24987;width:53206;height:93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583420EC" w14:textId="1422DF0C" w:rsidR="002C4A82" w:rsidRPr="00001546" w:rsidRDefault="002C4A82" w:rsidP="00BB405D">
                        <w:pPr>
                          <w:pStyle w:val="Caption"/>
                          <w:keepNext/>
                          <w:keepLines/>
                          <w:rPr>
                            <w:b/>
                            <w:bCs/>
                            <w:noProof/>
                          </w:rPr>
                        </w:pPr>
                        <w:bookmarkStart w:id="144" w:name="_Ref527038063"/>
                        <w:bookmarkStart w:id="145" w:name="_Ref527115376"/>
                        <w:bookmarkStart w:id="146"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4"/>
                        <w:r w:rsidRPr="00001546">
                          <w:rPr>
                            <w:b/>
                            <w:bCs/>
                          </w:rPr>
                          <w:t>:</w:t>
                        </w:r>
                        <w:r w:rsidRPr="00001546">
                          <w:t xml:space="preserve"> </w:t>
                        </w:r>
                        <w:r>
                          <w:t>the Robinson-</w:t>
                        </w:r>
                        <w:proofErr w:type="spellStart"/>
                        <w:r>
                          <w:t>Foulds</w:t>
                        </w:r>
                        <w:proofErr w:type="spellEnd"/>
                        <w:r>
                          <w:t xml:space="preserve"> distance between gene trees. 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5"/>
                        <w:bookmarkEnd w:id="146"/>
                      </w:p>
                    </w:txbxContent>
                  </v:textbox>
                </v:shape>
                <w10:wrap type="topAndBottom"/>
              </v:group>
            </w:pict>
          </mc:Fallback>
        </mc:AlternateContent>
      </w:r>
      <w:r w:rsidR="00FD6581">
        <w:t xml:space="preserve">Thus, while the networks </w:t>
      </w:r>
      <w:r w:rsidR="002C2EFB">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w:t>
      </w:r>
      <w:r>
        <w:t xml:space="preserve"> the</w:t>
      </w:r>
      <w:r w:rsidR="00BB405D">
        <w:t xml:space="preserve">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w:t>
      </w:r>
      <w:r w:rsidR="00610B3A" w:rsidRPr="00C505B2">
        <w:t>strains</w:t>
      </w:r>
      <w:r w:rsidR="004A6C5D">
        <w:t xml:space="preserve"> </w:t>
      </w:r>
      <w:r w:rsidR="00E6142F">
        <w:t>had small branch length</w:t>
      </w:r>
      <w:r>
        <w:t>s</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rsidR="002C2EFB">
        <w:t>they</w:t>
      </w:r>
      <w:r w:rsidR="00317715">
        <w:t xml:space="preserve"> </w:t>
      </w:r>
      <w:r>
        <w:t xml:space="preserve">are </w:t>
      </w:r>
      <w:r w:rsidR="00501746">
        <w:t>located</w:t>
      </w:r>
      <w:r w:rsidR="00317715">
        <w:t xml:space="preserve"> </w:t>
      </w:r>
      <w:r w:rsidR="00FD6581">
        <w:t>next</w:t>
      </w:r>
      <w:r w:rsidR="00317715">
        <w:t xml:space="preserve"> to each other, </w:t>
      </w:r>
      <w:r w:rsidR="00501746">
        <w:t>the final</w:t>
      </w:r>
      <w:r w:rsidR="002C2EFB">
        <w:t xml:space="preserve"> result</w:t>
      </w:r>
      <w:r w:rsidR="00E6142F">
        <w:t>s</w:t>
      </w:r>
      <w:r w:rsidR="002C2EFB">
        <w:t xml:space="preserve"> lacked</w:t>
      </w:r>
      <w:r w:rsidR="00FD6581">
        <w:t xml:space="preserve"> </w:t>
      </w:r>
      <w:r w:rsidR="00E6142F">
        <w:t xml:space="preserve">the </w:t>
      </w:r>
      <w:r>
        <w:t>sufficient</w:t>
      </w:r>
      <w:r w:rsidR="00A20C9F">
        <w:t xml:space="preserve"> </w:t>
      </w:r>
      <w:r w:rsidR="00FD6581">
        <w:t>information</w:t>
      </w:r>
      <w:r w:rsidR="00317715">
        <w:t xml:space="preserve"> </w:t>
      </w:r>
      <w:r w:rsidR="00E6142F">
        <w:t xml:space="preserve">in order </w:t>
      </w:r>
      <w:r w:rsidR="00A20C9F">
        <w:t xml:space="preserve">to conclude </w:t>
      </w:r>
      <w:r w:rsidR="00F739A7">
        <w:t>a potent</w:t>
      </w:r>
      <w:r>
        <w:t>ial</w:t>
      </w:r>
      <w:r w:rsidR="00F739A7">
        <w:t xml:space="preserve"> signal for</w:t>
      </w:r>
      <w:r w:rsidR="00E6142F">
        <w:t xml:space="preserve"> HGT events</w:t>
      </w:r>
      <w:r w:rsidR="00F739A7">
        <w:t xml:space="preserve"> (min distance= 4, max distance= 24)</w:t>
      </w:r>
      <w:r w:rsidR="004A6C5D">
        <w:t>.</w:t>
      </w:r>
      <w:r w:rsidR="00317715">
        <w:t xml:space="preserve"> </w:t>
      </w:r>
    </w:p>
    <w:p w14:paraId="4E48BAE8" w14:textId="6B9C9B98" w:rsidR="00A03DFF" w:rsidRDefault="00A03DFF" w:rsidP="00A03DFF">
      <w:r>
        <w:rPr>
          <w:noProof/>
        </w:rPr>
        <w:lastRenderedPageBreak/>
        <mc:AlternateContent>
          <mc:Choice Requires="wpg">
            <w:drawing>
              <wp:anchor distT="0" distB="0" distL="114300" distR="114300" simplePos="0" relativeHeight="251787264" behindDoc="0" locked="0" layoutInCell="1" allowOverlap="1" wp14:anchorId="05F59840" wp14:editId="2769B803">
                <wp:simplePos x="0" y="0"/>
                <wp:positionH relativeFrom="column">
                  <wp:posOffset>61595</wp:posOffset>
                </wp:positionH>
                <wp:positionV relativeFrom="paragraph">
                  <wp:posOffset>1842247</wp:posOffset>
                </wp:positionV>
                <wp:extent cx="5314950" cy="3757930"/>
                <wp:effectExtent l="0" t="0" r="6350" b="1270"/>
                <wp:wrapTopAndBottom/>
                <wp:docPr id="13" name="Group 13"/>
                <wp:cNvGraphicFramePr/>
                <a:graphic xmlns:a="http://schemas.openxmlformats.org/drawingml/2006/main">
                  <a:graphicData uri="http://schemas.microsoft.com/office/word/2010/wordprocessingGroup">
                    <wpg:wgp>
                      <wpg:cNvGrpSpPr/>
                      <wpg:grpSpPr>
                        <a:xfrm>
                          <a:off x="0" y="0"/>
                          <a:ext cx="5314950" cy="3757930"/>
                          <a:chOff x="0" y="0"/>
                          <a:chExt cx="5737860" cy="3986530"/>
                        </a:xfrm>
                      </wpg:grpSpPr>
                      <pic:pic xmlns:pic="http://schemas.openxmlformats.org/drawingml/2006/picture">
                        <pic:nvPicPr>
                          <pic:cNvPr id="79" name="Picture 7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3EAA0A39" w:rsidR="002C4A82" w:rsidRPr="008D3C24" w:rsidRDefault="002C4A82" w:rsidP="008D3C24">
                              <w:pPr>
                                <w:pStyle w:val="Caption"/>
                                <w:spacing w:before="120" w:after="120"/>
                                <w:rPr>
                                  <w:b/>
                                  <w:bCs/>
                                </w:rPr>
                              </w:pPr>
                              <w:bookmarkStart w:id="147" w:name="_Toc527964399"/>
                              <w:bookmarkStart w:id="148"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bookmarkEnd w:id="148"/>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7"/>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8" style="position:absolute;left:0;text-align:left;margin-left:4.85pt;margin-top:145.05pt;width:418.5pt;height:295.9pt;z-index:251787264;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">
                <v:shape id="Picture 79" o:spid="_x0000_s1049"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0" o:title=""/>
                </v:shape>
                <v:shape id="Text Box 12" o:spid="_x0000_s1050"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3EAA0A39" w:rsidR="002C4A82" w:rsidRPr="008D3C24" w:rsidRDefault="002C4A82" w:rsidP="008D3C24">
                        <w:pPr>
                          <w:pStyle w:val="Caption"/>
                          <w:spacing w:before="120" w:after="120"/>
                          <w:rPr>
                            <w:b/>
                            <w:bCs/>
                          </w:rPr>
                        </w:pPr>
                        <w:bookmarkStart w:id="149" w:name="_Toc527964399"/>
                        <w:bookmarkStart w:id="150"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bookmarkEnd w:id="150"/>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9"/>
                        <w:r w:rsidRPr="008D3C24">
                          <w:rPr>
                            <w:b/>
                            <w:bCs/>
                          </w:rPr>
                          <w:t xml:space="preserve"> </w:t>
                        </w:r>
                      </w:p>
                    </w:txbxContent>
                  </v:textbox>
                </v:shape>
                <w10:wrap type="topAndBottom"/>
              </v:group>
            </w:pict>
          </mc:Fallback>
        </mc:AlternateContent>
      </w:r>
      <w:r w:rsidR="00546578">
        <w:t xml:space="preserve">Subsequently, </w:t>
      </w:r>
      <w:r w:rsidR="001108D0">
        <w:t>we tried t</w:t>
      </w:r>
      <w:r w:rsidR="00546578">
        <w:t>o figure out whether t</w:t>
      </w:r>
      <w:r w:rsidR="00C505B2">
        <w:t>hese contradicting</w:t>
      </w:r>
      <w:r w:rsidR="00546578">
        <w:t xml:space="preserve"> genes are clustered</w:t>
      </w:r>
      <w:r w:rsidR="007A0AAB">
        <w:t xml:space="preserve"> or scattered all</w:t>
      </w:r>
      <w:r w:rsidR="00546578">
        <w:t xml:space="preserve"> along the</w:t>
      </w:r>
      <w:r w:rsidR="001108D0">
        <w:t xml:space="preserve"> genome. Accordingly,</w:t>
      </w:r>
      <w:r w:rsidR="00FC16AA">
        <w:t xml:space="preserve"> we specified their position o</w:t>
      </w:r>
      <w:r w:rsidR="00546578">
        <w:t xml:space="preserve">n the corresponding chromosome and visualized them using IGV. </w:t>
      </w:r>
      <w:r w:rsidR="001108D0">
        <w:t>Nevertheless,</w:t>
      </w:r>
      <w:r w:rsidR="00B15346">
        <w:t xml:space="preserve"> </w:t>
      </w:r>
      <w:r w:rsidR="00546578">
        <w:t>th</w:t>
      </w:r>
      <w:r w:rsidR="00F739A7">
        <w:t>e variance between the distribution patterns</w:t>
      </w:r>
      <w:r w:rsidR="00546578">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4C6D0D">
        <w:rPr>
          <w:i/>
          <w:iCs/>
        </w:rPr>
        <w:t xml:space="preserve">. </w:t>
      </w:r>
      <w:r w:rsidR="004C6D0D">
        <w:t>In</w:t>
      </w:r>
      <w:r w:rsidR="00B95644">
        <w:rPr>
          <w:i/>
          <w:iCs/>
        </w:rPr>
        <w:t xml:space="preserve"> </w:t>
      </w:r>
      <w:r w:rsidR="00FC16AA">
        <w:fldChar w:fldCharType="begin"/>
      </w:r>
      <w:r w:rsidR="00FC16AA">
        <w:instrText xml:space="preserve"> REF _Ref530988955 \h </w:instrText>
      </w:r>
      <w:r w:rsidR="00FC16AA">
        <w:fldChar w:fldCharType="separate"/>
      </w:r>
      <w:r w:rsidR="00FC16AA" w:rsidRPr="008D3C24">
        <w:rPr>
          <w:b/>
          <w:bCs/>
        </w:rPr>
        <w:t xml:space="preserve">Figure </w:t>
      </w:r>
      <w:r w:rsidR="00FC16AA">
        <w:rPr>
          <w:b/>
          <w:bCs/>
          <w:noProof/>
        </w:rPr>
        <w:t>10</w:t>
      </w:r>
      <w:r w:rsidR="00FC16AA">
        <w:fldChar w:fldCharType="end"/>
      </w:r>
      <w:r w:rsidR="004C6D0D">
        <w:t xml:space="preserve">, </w:t>
      </w:r>
      <w:r w:rsidR="00B95644">
        <w:t xml:space="preserve">we present all orthologs (1570), </w:t>
      </w:r>
      <w:r w:rsidR="00D96D3D">
        <w:t xml:space="preserve">the </w:t>
      </w:r>
      <w:r w:rsidR="00B95644">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ortholog</w:t>
      </w:r>
      <w:r w:rsidR="00FC16AA">
        <w:t>ous</w:t>
      </w:r>
      <w:r w:rsidR="004A6C5D">
        <w:t xml:space="preserve"> </w:t>
      </w:r>
      <w:r w:rsidR="00B95644">
        <w:t>genes</w:t>
      </w:r>
      <w:r w:rsidR="004A6C5D">
        <w:t xml:space="preserve"> in</w:t>
      </w:r>
      <w:r w:rsidR="001108D0">
        <w:t xml:space="preserve"> the</w:t>
      </w:r>
      <w:r w:rsidR="00B95644">
        <w:t xml:space="preserve"> mentioned taxon. </w:t>
      </w:r>
      <w:r w:rsidR="00FC16AA">
        <w:t xml:space="preserve">As </w:t>
      </w:r>
      <w:r w:rsidR="00691113">
        <w:t>depicted</w:t>
      </w:r>
      <w:r w:rsidR="00293237">
        <w:t xml:space="preserve"> i</w:t>
      </w:r>
      <w:r w:rsidR="00B95644">
        <w:t xml:space="preserve">n </w:t>
      </w:r>
      <w:r w:rsidR="004A6C5D">
        <w:t>the</w:t>
      </w:r>
      <w:r w:rsidR="00293237">
        <w:t xml:space="preserve"> figure, </w:t>
      </w:r>
      <w:r w:rsidR="00FC16AA">
        <w:t>all</w:t>
      </w:r>
      <w:r w:rsidR="001108D0">
        <w:t xml:space="preserv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other or </w:t>
      </w:r>
      <w:r w:rsidR="00293237">
        <w:t>other genes</w:t>
      </w:r>
      <w:r w:rsidR="009F2D5A">
        <w:t xml:space="preserve"> </w:t>
      </w:r>
      <w:r w:rsidR="00FC16AA">
        <w:t xml:space="preserve">are </w:t>
      </w:r>
      <w:r w:rsidR="009F2D5A">
        <w:t>located</w:t>
      </w:r>
      <w:r w:rsidR="00293237">
        <w:t xml:space="preserve"> between them.</w:t>
      </w:r>
      <w:r w:rsidR="00BC74FB">
        <w:t xml:space="preserve"> </w:t>
      </w:r>
    </w:p>
    <w:p w14:paraId="6C6020A1" w14:textId="62D5C33C" w:rsidR="008D3C24" w:rsidRPr="00A03DFF" w:rsidRDefault="00F42B6F" w:rsidP="004C6D0D">
      <w:r>
        <w:t>Meanwhile</w:t>
      </w:r>
      <w:r w:rsidR="0078798E">
        <w:t xml:space="preserve">, </w:t>
      </w:r>
      <w:r w:rsidR="00782DA9">
        <w:t xml:space="preserve">we investigated further to see if there </w:t>
      </w:r>
      <w:r w:rsidR="003F1FB9">
        <w:t>is</w:t>
      </w:r>
      <w:r w:rsidR="00385EC6">
        <w:t xml:space="preserve"> </w:t>
      </w:r>
      <w:r w:rsidR="00782DA9">
        <w:t>at all any discrepancy</w:t>
      </w:r>
      <w:r w:rsidR="00FC16AA">
        <w:t xml:space="preserve"> at all</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lastRenderedPageBreak/>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xml:space="preserve">. At the end of the day, since this visualization included a lot </w:t>
      </w:r>
      <w:r w:rsidR="00FC16AA">
        <w:t xml:space="preserve">of </w:t>
      </w:r>
      <w:r w:rsidR="00625047">
        <w:t>information</w:t>
      </w:r>
      <w:r w:rsidR="002420DF">
        <w:t xml:space="preserve"> and details</w:t>
      </w:r>
      <w:r w:rsidR="00625047">
        <w:t xml:space="preserve"> which had to </w:t>
      </w:r>
      <w:r w:rsidR="00FC16AA">
        <w:t xml:space="preserve">be </w:t>
      </w:r>
      <w:r w:rsidR="00625047">
        <w:t xml:space="preserve">present only in a small frame, it could </w:t>
      </w:r>
      <w:r w:rsidR="004C6D0D">
        <w:rPr>
          <w:noProof/>
        </w:rPr>
        <mc:AlternateContent>
          <mc:Choice Requires="wpg">
            <w:drawing>
              <wp:anchor distT="0" distB="0" distL="114300" distR="114300" simplePos="0" relativeHeight="251936768" behindDoc="0" locked="0" layoutInCell="1" allowOverlap="1" wp14:anchorId="3DAFD167" wp14:editId="1DC51233">
                <wp:simplePos x="0" y="0"/>
                <wp:positionH relativeFrom="column">
                  <wp:posOffset>246247</wp:posOffset>
                </wp:positionH>
                <wp:positionV relativeFrom="paragraph">
                  <wp:posOffset>1189627</wp:posOffset>
                </wp:positionV>
                <wp:extent cx="4981575" cy="7712026"/>
                <wp:effectExtent l="0" t="0" r="0" b="0"/>
                <wp:wrapTopAndBottom/>
                <wp:docPr id="81" name="Group 81"/>
                <wp:cNvGraphicFramePr/>
                <a:graphic xmlns:a="http://schemas.openxmlformats.org/drawingml/2006/main">
                  <a:graphicData uri="http://schemas.microsoft.com/office/word/2010/wordprocessingGroup">
                    <wpg:wgp>
                      <wpg:cNvGrpSpPr/>
                      <wpg:grpSpPr>
                        <a:xfrm>
                          <a:off x="0" y="0"/>
                          <a:ext cx="4981575" cy="7712026"/>
                          <a:chOff x="0" y="0"/>
                          <a:chExt cx="4981575" cy="7712026"/>
                        </a:xfrm>
                      </wpg:grpSpPr>
                      <pic:pic xmlns:pic="http://schemas.openxmlformats.org/drawingml/2006/picture">
                        <pic:nvPicPr>
                          <pic:cNvPr id="7" name="Picture 7"/>
                          <pic:cNvPicPr>
                            <a:picLocks noChangeAspect="1"/>
                          </pic:cNvPicPr>
                        </pic:nvPicPr>
                        <pic:blipFill rotWithShape="1">
                          <a:blip r:embed="rId41">
                            <a:extLst>
                              <a:ext uri="{28A0092B-C50C-407E-A947-70E740481C1C}">
                                <a14:useLocalDpi xmlns:a14="http://schemas.microsoft.com/office/drawing/2010/main" val="0"/>
                              </a:ext>
                            </a:extLst>
                          </a:blip>
                          <a:srcRect l="13727" t="9190" r="18174" b="13719"/>
                          <a:stretch/>
                        </pic:blipFill>
                        <pic:spPr bwMode="auto">
                          <a:xfrm>
                            <a:off x="231113" y="0"/>
                            <a:ext cx="4631690" cy="7073900"/>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0" y="7033846"/>
                            <a:ext cx="4981575" cy="678180"/>
                          </a:xfrm>
                          <a:prstGeom prst="rect">
                            <a:avLst/>
                          </a:prstGeom>
                          <a:solidFill>
                            <a:prstClr val="white"/>
                          </a:solidFill>
                          <a:ln>
                            <a:noFill/>
                          </a:ln>
                        </wps:spPr>
                        <wps:txbx>
                          <w:txbxContent>
                            <w:p w14:paraId="5A176AEF" w14:textId="05CE8EFE" w:rsidR="002C4A82" w:rsidRPr="006B592F" w:rsidRDefault="002C4A82" w:rsidP="00A03DFF">
                              <w:pPr>
                                <w:pStyle w:val="Caption"/>
                              </w:pPr>
                              <w:bookmarkStart w:id="151" w:name="_Ref527620501"/>
                              <w:bookmarkStart w:id="152"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51"/>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DAFD167" id="Group 81" o:spid="_x0000_s1051" style="position:absolute;left:0;text-align:left;margin-left:19.4pt;margin-top:93.65pt;width:392.25pt;height:607.25pt;z-index:251936768" coordsize="49815,771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">
                <v:shape id="Picture 7" o:spid="_x0000_s1052" type="#_x0000_t75" style="position:absolute;left:2311;width:46317;height:707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">
                  <v:imagedata r:id="rId42" o:title="" croptop="6023f" cropbottom="8991f" cropleft="8996f" cropright="11911f"/>
                </v:shape>
                <v:shape id="Text Box 8" o:spid="_x0000_s1053" type="#_x0000_t202" style="position:absolute;top:70338;width:49815;height:67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5A176AEF" w14:textId="05CE8EFE" w:rsidR="002C4A82" w:rsidRPr="006B592F" w:rsidRDefault="002C4A82" w:rsidP="00A03DFF">
                        <w:pPr>
                          <w:pStyle w:val="Caption"/>
                        </w:pPr>
                        <w:bookmarkStart w:id="153" w:name="_Ref527620501"/>
                        <w:bookmarkStart w:id="154"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53"/>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4"/>
                      </w:p>
                    </w:txbxContent>
                  </v:textbox>
                </v:shape>
                <w10:wrap type="topAndBottom"/>
              </v:group>
            </w:pict>
          </mc:Fallback>
        </mc:AlternateContent>
      </w:r>
      <w:r w:rsidR="00625047">
        <w:t xml:space="preserve">not reveal high resolution output. </w:t>
      </w:r>
    </w:p>
    <w:p w14:paraId="22072EAC" w14:textId="77777777" w:rsidR="004C6D0D" w:rsidRPr="00A03DFF" w:rsidRDefault="004C6D0D" w:rsidP="004C6D0D">
      <w:r>
        <w:lastRenderedPageBreak/>
        <w:t>In other words, this analysis was not informative for us and we could not trace any incongruency among the patterns by only looking at them (</w:t>
      </w:r>
      <w:r w:rsidRPr="00580AC1">
        <w:rPr>
          <w:b/>
          <w:bCs/>
        </w:rPr>
        <w:fldChar w:fldCharType="begin"/>
      </w:r>
      <w:r w:rsidRPr="00580AC1">
        <w:rPr>
          <w:b/>
          <w:bCs/>
        </w:rPr>
        <w:instrText xml:space="preserve"> REF _Ref527620501 \h </w:instrText>
      </w:r>
      <w:r>
        <w:rPr>
          <w:b/>
          <w:bCs/>
        </w:rPr>
        <w:instrText xml:space="preserve"> \* MERGEFORMAT </w:instrText>
      </w:r>
      <w:r w:rsidRPr="00580AC1">
        <w:rPr>
          <w:b/>
          <w:bCs/>
        </w:rPr>
      </w:r>
      <w:r w:rsidRPr="00580AC1">
        <w:rPr>
          <w:b/>
          <w:bCs/>
        </w:rPr>
        <w:fldChar w:fldCharType="separate"/>
      </w:r>
      <w:r w:rsidRPr="00580AC1">
        <w:rPr>
          <w:b/>
          <w:bCs/>
        </w:rPr>
        <w:t xml:space="preserve">Figure </w:t>
      </w:r>
      <w:r>
        <w:rPr>
          <w:b/>
          <w:bCs/>
          <w:noProof/>
        </w:rPr>
        <w:t>11</w:t>
      </w:r>
      <w:r w:rsidRPr="00580AC1">
        <w:rPr>
          <w:b/>
          <w:bCs/>
        </w:rPr>
        <w:fldChar w:fldCharType="end"/>
      </w:r>
      <w:r>
        <w:t xml:space="preserve">). In order to give a view about this concept, </w:t>
      </w:r>
      <w:r w:rsidRPr="004C6D0D">
        <w:t xml:space="preserve"> </w:t>
      </w:r>
      <w:r>
        <w:t xml:space="preserve">below we display the results for some of these strains; </w:t>
      </w:r>
      <w:r>
        <w:rPr>
          <w:i/>
          <w:iCs/>
        </w:rPr>
        <w:t xml:space="preserve">A. baylyi (ACIAD), </w:t>
      </w:r>
      <w:proofErr w:type="spellStart"/>
      <w:r>
        <w:rPr>
          <w:i/>
          <w:iCs/>
        </w:rPr>
        <w:t>A.b</w:t>
      </w:r>
      <w:proofErr w:type="spellEnd"/>
      <w:r>
        <w:rPr>
          <w:i/>
          <w:iCs/>
        </w:rPr>
        <w:t xml:space="preserve"> AYE (ACIBY), </w:t>
      </w:r>
      <w:proofErr w:type="spellStart"/>
      <w:r>
        <w:rPr>
          <w:i/>
          <w:iCs/>
        </w:rPr>
        <w:t>A.b</w:t>
      </w:r>
      <w:proofErr w:type="spellEnd"/>
      <w:r>
        <w:rPr>
          <w:i/>
          <w:iCs/>
        </w:rPr>
        <w:t xml:space="preserve"> ACICU (ACIBC), </w:t>
      </w:r>
      <w:proofErr w:type="spellStart"/>
      <w:r>
        <w:rPr>
          <w:i/>
          <w:iCs/>
        </w:rPr>
        <w:t>A.b</w:t>
      </w:r>
      <w:proofErr w:type="spellEnd"/>
      <w:r>
        <w:rPr>
          <w:i/>
          <w:iCs/>
        </w:rPr>
        <w:t xml:space="preserve"> ATCC 17978 (ACIBT), </w:t>
      </w:r>
      <w:r>
        <w:t xml:space="preserve">and </w:t>
      </w:r>
      <w:proofErr w:type="spellStart"/>
      <w:r>
        <w:rPr>
          <w:i/>
          <w:iCs/>
        </w:rPr>
        <w:t>A.b</w:t>
      </w:r>
      <w:proofErr w:type="spellEnd"/>
      <w:r>
        <w:rPr>
          <w:i/>
          <w:iCs/>
        </w:rPr>
        <w:t xml:space="preserve"> SDF (ACIBS).</w:t>
      </w:r>
    </w:p>
    <w:p w14:paraId="56DC9CB1" w14:textId="5198D257" w:rsidR="008D3C24" w:rsidRPr="00B9165D" w:rsidRDefault="004C6D0D" w:rsidP="008D3C24">
      <w:r>
        <w:rPr>
          <w:noProof/>
        </w:rPr>
        <mc:AlternateContent>
          <mc:Choice Requires="wpg">
            <w:drawing>
              <wp:anchor distT="0" distB="0" distL="114300" distR="114300" simplePos="0" relativeHeight="251939840" behindDoc="0" locked="0" layoutInCell="1" allowOverlap="1" wp14:anchorId="6ECA32FD" wp14:editId="2C57F077">
                <wp:simplePos x="0" y="0"/>
                <wp:positionH relativeFrom="column">
                  <wp:posOffset>55329</wp:posOffset>
                </wp:positionH>
                <wp:positionV relativeFrom="paragraph">
                  <wp:posOffset>2531724</wp:posOffset>
                </wp:positionV>
                <wp:extent cx="5396230" cy="4799777"/>
                <wp:effectExtent l="0" t="101600" r="1270" b="1270"/>
                <wp:wrapTopAndBottom/>
                <wp:docPr id="78" name="Group 78"/>
                <wp:cNvGraphicFramePr/>
                <a:graphic xmlns:a="http://schemas.openxmlformats.org/drawingml/2006/main">
                  <a:graphicData uri="http://schemas.microsoft.com/office/word/2010/wordprocessingGroup">
                    <wpg:wgp>
                      <wpg:cNvGrpSpPr/>
                      <wpg:grpSpPr>
                        <a:xfrm>
                          <a:off x="0" y="0"/>
                          <a:ext cx="5396230" cy="4799777"/>
                          <a:chOff x="0" y="0"/>
                          <a:chExt cx="5396230" cy="4799777"/>
                        </a:xfrm>
                      </wpg:grpSpPr>
                      <pic:pic xmlns:pic="http://schemas.openxmlformats.org/drawingml/2006/picture">
                        <pic:nvPicPr>
                          <pic:cNvPr id="3" name="Picture 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30628" y="0"/>
                            <a:ext cx="5104130" cy="43002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4" name="Text Box 4"/>
                        <wps:cNvSpPr txBox="1"/>
                        <wps:spPr>
                          <a:xfrm>
                            <a:off x="0" y="4531807"/>
                            <a:ext cx="5396230" cy="267970"/>
                          </a:xfrm>
                          <a:prstGeom prst="rect">
                            <a:avLst/>
                          </a:prstGeom>
                          <a:solidFill>
                            <a:prstClr val="white"/>
                          </a:solidFill>
                          <a:ln>
                            <a:noFill/>
                          </a:ln>
                        </wps:spPr>
                        <wps:txbx>
                          <w:txbxContent>
                            <w:p w14:paraId="13269EFC" w14:textId="33BB0FD1" w:rsidR="002C4A82" w:rsidRPr="00B71E15" w:rsidRDefault="002C4A82" w:rsidP="004C6D0D">
                              <w:pPr>
                                <w:pStyle w:val="Caption"/>
                                <w:rPr>
                                  <w:noProof/>
                                </w:rPr>
                              </w:pPr>
                              <w:bookmarkStart w:id="155" w:name="_Ref527622456"/>
                              <w:bookmarkStart w:id="156"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5"/>
                              <w:r w:rsidRPr="00580AC1">
                                <w:rPr>
                                  <w:b/>
                                  <w:bCs/>
                                </w:rPr>
                                <w:t>:</w:t>
                              </w:r>
                              <w:r>
                                <w:rPr>
                                  <w:b/>
                                  <w:bCs/>
                                </w:rPr>
                                <w:t xml:space="preserve"> </w:t>
                              </w:r>
                              <w:r>
                                <w:t>subset of species tree including 21 A. baumannii. The different known clone types are highlighted.</w:t>
                              </w:r>
                              <w:bookmarkEnd w:id="15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CA32FD" id="Group 78" o:spid="_x0000_s1054" style="position:absolute;left:0;text-align:left;margin-left:4.35pt;margin-top:199.35pt;width:424.9pt;height:377.95pt;z-index:251939840" coordsize="53962,47997"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">
                <v:shape id="Picture 3" o:spid="_x0000_s1055" type="#_x0000_t75" style="position:absolute;left:1306;width:51041;height:430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" filled="t" fillcolor="#ededed" stroked="t" strokecolor="white" strokeweight="7pt">
                  <v:stroke endcap="square"/>
                  <v:imagedata r:id="rId44" o:title=""/>
                  <v:shadow on="t" color="black" opacity="26214f" origin="-.5,-.5" offset="0,.5mm"/>
                  <v:path arrowok="t"/>
                </v:shape>
                <v:shape id="Text Box 4" o:spid="_x0000_s1056" type="#_x0000_t202" style="position:absolute;top:45318;width:53962;height:26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13269EFC" w14:textId="33BB0FD1" w:rsidR="002C4A82" w:rsidRPr="00B71E15" w:rsidRDefault="002C4A82" w:rsidP="004C6D0D">
                        <w:pPr>
                          <w:pStyle w:val="Caption"/>
                          <w:rPr>
                            <w:noProof/>
                          </w:rPr>
                        </w:pPr>
                        <w:bookmarkStart w:id="157" w:name="_Ref527622456"/>
                        <w:bookmarkStart w:id="158"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7"/>
                        <w:r w:rsidRPr="00580AC1">
                          <w:rPr>
                            <w:b/>
                            <w:bCs/>
                          </w:rPr>
                          <w:t>:</w:t>
                        </w:r>
                        <w:r>
                          <w:rPr>
                            <w:b/>
                            <w:bCs/>
                          </w:rPr>
                          <w:t xml:space="preserve"> </w:t>
                        </w:r>
                        <w:r>
                          <w:t>subset of species tree including 21 A. baumannii. The different known clone types are highlighted.</w:t>
                        </w:r>
                        <w:bookmarkEnd w:id="158"/>
                        <w:r>
                          <w:t xml:space="preserve"> </w:t>
                        </w:r>
                      </w:p>
                    </w:txbxContent>
                  </v:textbox>
                </v:shape>
                <w10:wrap type="topAndBottom"/>
              </v:group>
            </w:pict>
          </mc:Fallback>
        </mc:AlternateContent>
      </w:r>
      <w:r w:rsidR="008D3C24">
        <w:t xml:space="preserve">As a conclusion, </w:t>
      </w:r>
      <w:r w:rsidR="00EA7702">
        <w:t>for the afore</w:t>
      </w:r>
      <w:r w:rsidR="008D3C24">
        <w:t xml:space="preserve">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w:t>
      </w:r>
      <w:r w:rsidR="00EA7702">
        <w:t xml:space="preserve">the </w:t>
      </w:r>
      <w:r w:rsidR="008D3C24">
        <w:t>species tree including 21</w:t>
      </w:r>
      <w:r w:rsidR="00EA7702">
        <w:t xml:space="preserve"> various</w:t>
      </w:r>
      <w:r w:rsidR="008D3C24">
        <w:rPr>
          <w:i/>
          <w:iCs/>
        </w:rPr>
        <w:t xml:space="preserve"> A. baumannii</w:t>
      </w:r>
      <w:r w:rsidR="008D3C24">
        <w:t xml:space="preserve"> </w:t>
      </w:r>
      <w:r w:rsidR="00DF4539">
        <w:t xml:space="preserve">clone </w:t>
      </w:r>
      <w:r w:rsidR="008D3C24">
        <w:t>types.</w:t>
      </w:r>
    </w:p>
    <w:p w14:paraId="5B6D8225" w14:textId="7219DA32" w:rsidR="004C6D0D" w:rsidRDefault="004C6D0D" w:rsidP="008D3C24">
      <w:r>
        <w:br w:type="page"/>
      </w:r>
    </w:p>
    <w:p w14:paraId="63D0B9D3" w14:textId="56EB47ED" w:rsidR="00631C6C" w:rsidRDefault="00631C6C" w:rsidP="00721DBF">
      <w:pPr>
        <w:pStyle w:val="Heading4"/>
      </w:pPr>
      <w:bookmarkStart w:id="159" w:name="_Toc523657799"/>
      <w:bookmarkStart w:id="160" w:name="_Toc528762467"/>
      <w:r>
        <w:lastRenderedPageBreak/>
        <w:t>Taxonomy assignment approach</w:t>
      </w:r>
      <w:bookmarkEnd w:id="159"/>
      <w:bookmarkEnd w:id="160"/>
    </w:p>
    <w:p w14:paraId="683E2520" w14:textId="69B83BA7" w:rsidR="009A1DBF" w:rsidRDefault="009A1DBF" w:rsidP="009A1DBF">
      <w:r>
        <w:rPr>
          <w:noProof/>
        </w:rPr>
        <mc:AlternateContent>
          <mc:Choice Requires="wpg">
            <w:drawing>
              <wp:anchor distT="0" distB="0" distL="114300" distR="114300" simplePos="0" relativeHeight="251943936" behindDoc="0" locked="0" layoutInCell="1" allowOverlap="1" wp14:anchorId="4E09E753" wp14:editId="44B0D913">
                <wp:simplePos x="0" y="0"/>
                <wp:positionH relativeFrom="column">
                  <wp:posOffset>-454660</wp:posOffset>
                </wp:positionH>
                <wp:positionV relativeFrom="paragraph">
                  <wp:posOffset>3194050</wp:posOffset>
                </wp:positionV>
                <wp:extent cx="6344285" cy="5514340"/>
                <wp:effectExtent l="0" t="0" r="5715" b="0"/>
                <wp:wrapTopAndBottom/>
                <wp:docPr id="316" name="Group 316"/>
                <wp:cNvGraphicFramePr/>
                <a:graphic xmlns:a="http://schemas.openxmlformats.org/drawingml/2006/main">
                  <a:graphicData uri="http://schemas.microsoft.com/office/word/2010/wordprocessingGroup">
                    <wpg:wgp>
                      <wpg:cNvGrpSpPr/>
                      <wpg:grpSpPr>
                        <a:xfrm>
                          <a:off x="0" y="0"/>
                          <a:ext cx="6344285" cy="5514340"/>
                          <a:chOff x="0" y="79049"/>
                          <a:chExt cx="5737225" cy="4250418"/>
                        </a:xfrm>
                      </wpg:grpSpPr>
                      <pic:pic xmlns:pic="http://schemas.openxmlformats.org/drawingml/2006/picture">
                        <pic:nvPicPr>
                          <pic:cNvPr id="314" name="Picture 314"/>
                          <pic:cNvPicPr>
                            <a:picLocks noChangeAspect="1"/>
                          </pic:cNvPicPr>
                        </pic:nvPicPr>
                        <pic:blipFill rotWithShape="1">
                          <a:blip r:embed="rId45">
                            <a:extLst>
                              <a:ext uri="{28A0092B-C50C-407E-A947-70E740481C1C}">
                                <a14:useLocalDpi xmlns:a14="http://schemas.microsoft.com/office/drawing/2010/main" val="0"/>
                              </a:ext>
                            </a:extLst>
                          </a:blip>
                          <a:srcRect t="3336" r="33286" b="10420"/>
                          <a:stretch/>
                        </pic:blipFill>
                        <pic:spPr bwMode="auto">
                          <a:xfrm>
                            <a:off x="203982" y="79049"/>
                            <a:ext cx="5163820" cy="3784911"/>
                          </a:xfrm>
                          <a:prstGeom prst="rect">
                            <a:avLst/>
                          </a:prstGeom>
                          <a:ln>
                            <a:noFill/>
                          </a:ln>
                          <a:extLst>
                            <a:ext uri="{53640926-AAD7-44D8-BBD7-CCE9431645EC}">
                              <a14:shadowObscured xmlns:a14="http://schemas.microsoft.com/office/drawing/2010/main"/>
                            </a:ext>
                          </a:extLst>
                        </pic:spPr>
                      </pic:pic>
                      <wps:wsp>
                        <wps:cNvPr id="315" name="Text Box 315"/>
                        <wps:cNvSpPr txBox="1"/>
                        <wps:spPr>
                          <a:xfrm>
                            <a:off x="0" y="3898667"/>
                            <a:ext cx="5737225" cy="430800"/>
                          </a:xfrm>
                          <a:prstGeom prst="rect">
                            <a:avLst/>
                          </a:prstGeom>
                          <a:solidFill>
                            <a:prstClr val="white"/>
                          </a:solidFill>
                          <a:ln>
                            <a:noFill/>
                          </a:ln>
                        </wps:spPr>
                        <wps:txbx>
                          <w:txbxContent>
                            <w:p w14:paraId="198CD3B7" w14:textId="1839D69D" w:rsidR="002C4A82" w:rsidRPr="00E245B3" w:rsidRDefault="002C4A82" w:rsidP="00E245B3">
                              <w:pPr>
                                <w:pStyle w:val="Caption"/>
                                <w:rPr>
                                  <w:i w:val="0"/>
                                  <w:iCs w:val="0"/>
                                </w:rPr>
                              </w:pPr>
                              <w:bookmarkStart w:id="161"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sidRPr="00E245B3">
                                <w:rPr>
                                  <w:b/>
                                  <w:bCs/>
                                  <w:noProof/>
                                </w:rPr>
                                <w:t>13</w:t>
                              </w:r>
                              <w:r w:rsidRPr="00E245B3">
                                <w:rPr>
                                  <w:b/>
                                  <w:bCs/>
                                </w:rPr>
                                <w:fldChar w:fldCharType="end"/>
                              </w:r>
                              <w:bookmarkEnd w:id="161"/>
                              <w:r>
                                <w:rPr>
                                  <w:b/>
                                  <w:bCs/>
                                </w:rPr>
                                <w:t xml:space="preserve">: </w:t>
                              </w:r>
                              <w:r>
                                <w:t>DIAMOND and MEGAN</w:t>
                              </w:r>
                              <w:r w:rsidRPr="00E245B3">
                                <w:t xml:space="preserve"> analysis for </w:t>
                              </w:r>
                              <w:r>
                                <w:t>3715 protein sequences of A. b AYE strain. The numbers show the assigned reads to each node as well as summarized reads of each node and its childr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09E753" id="Group 316" o:spid="_x0000_s1057" style="position:absolute;left:0;text-align:left;margin-left:-35.8pt;margin-top:251.5pt;width:499.55pt;height:434.2pt;z-index:251943936;mso-width-relative:margin;mso-height-relative:margin" coordorigin=",790" coordsize="57372,42504"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aAAwDAQACEQMRAD8A9/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">
                <v:shape id="Picture 314" o:spid="_x0000_s1058" type="#_x0000_t75" style="position:absolute;left:2039;top:790;width:51639;height:378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">
                  <v:imagedata r:id="rId46" o:title="" croptop="2186f" cropbottom="6829f" cropright="21814f"/>
                </v:shape>
                <v:shape id="Text Box 315" o:spid="_x0000_s1059" type="#_x0000_t202" style="position:absolute;top:38986;width:57372;height:4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" stroked="f">
                  <v:textbox inset="0,0,0,0">
                    <w:txbxContent>
                      <w:p w14:paraId="198CD3B7" w14:textId="1839D69D" w:rsidR="002C4A82" w:rsidRPr="00E245B3" w:rsidRDefault="002C4A82" w:rsidP="00E245B3">
                        <w:pPr>
                          <w:pStyle w:val="Caption"/>
                          <w:rPr>
                            <w:i w:val="0"/>
                            <w:iCs w:val="0"/>
                          </w:rPr>
                        </w:pPr>
                        <w:bookmarkStart w:id="162"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sidRPr="00E245B3">
                          <w:rPr>
                            <w:b/>
                            <w:bCs/>
                            <w:noProof/>
                          </w:rPr>
                          <w:t>13</w:t>
                        </w:r>
                        <w:r w:rsidRPr="00E245B3">
                          <w:rPr>
                            <w:b/>
                            <w:bCs/>
                          </w:rPr>
                          <w:fldChar w:fldCharType="end"/>
                        </w:r>
                        <w:bookmarkEnd w:id="162"/>
                        <w:r>
                          <w:rPr>
                            <w:b/>
                            <w:bCs/>
                          </w:rPr>
                          <w:t xml:space="preserve">: </w:t>
                        </w:r>
                        <w:r>
                          <w:t>DIAMOND and MEGAN</w:t>
                        </w:r>
                        <w:r w:rsidRPr="00E245B3">
                          <w:t xml:space="preserve"> analysis for </w:t>
                        </w:r>
                        <w:r>
                          <w:t>3715 protein sequences of A. b AYE strain. The numbers show the assigned reads to each node as well as summarized reads of each node and its children.</w:t>
                        </w:r>
                      </w:p>
                    </w:txbxContent>
                  </v:textbox>
                </v:shape>
                <w10:wrap type="topAndBottom"/>
              </v:group>
            </w:pict>
          </mc:Fallback>
        </mc:AlternateContent>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EA7702">
        <w:t>a DIAMOND</w:t>
      </w:r>
      <w:r w:rsidR="00113336">
        <w:t xml:space="preserve">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w:t>
      </w:r>
      <w:r w:rsidR="006920EA">
        <w:t>EGAN cannot</w:t>
      </w:r>
      <w:r w:rsidR="00210446">
        <w:t xml:space="preserve"> differentiate between loss event and HGT event. Therefore, it assigns each hit to the last common ancestor</w:t>
      </w:r>
      <w:r w:rsidR="00AB625D">
        <w:t xml:space="preserve"> of the </w:t>
      </w:r>
      <w:r w:rsidR="00A51638">
        <w:t>DB</w:t>
      </w:r>
      <w:r w:rsidR="00210446">
        <w:t xml:space="preserve">. </w:t>
      </w:r>
      <w:r w:rsidR="00513898">
        <w:t>As an example,</w:t>
      </w:r>
      <w:r w:rsidR="00D3582E">
        <w:t xml:space="preserve"> </w:t>
      </w:r>
      <w:r w:rsidR="00513898">
        <w:fldChar w:fldCharType="begin"/>
      </w:r>
      <w:r w:rsidR="00513898">
        <w:instrText xml:space="preserve"> REF _Ref531022626 \h </w:instrText>
      </w:r>
      <w:r w:rsidR="00513898">
        <w:fldChar w:fldCharType="separate"/>
      </w:r>
      <w:r w:rsidR="00513898" w:rsidRPr="00E245B3">
        <w:rPr>
          <w:b/>
          <w:bCs/>
        </w:rPr>
        <w:t xml:space="preserve">Figure </w:t>
      </w:r>
      <w:r w:rsidR="00513898" w:rsidRPr="00E245B3">
        <w:rPr>
          <w:b/>
          <w:bCs/>
          <w:noProof/>
        </w:rPr>
        <w:t>13</w:t>
      </w:r>
      <w:r w:rsidR="00513898">
        <w:fldChar w:fldCharType="end"/>
      </w:r>
      <w:r w:rsidR="00513898">
        <w:t xml:space="preserve"> </w:t>
      </w:r>
      <w:r w:rsidR="00D3582E">
        <w:t xml:space="preserve">represents the MEGAN analysis for </w:t>
      </w:r>
      <w:r w:rsidR="00D3582E">
        <w:rPr>
          <w:i/>
          <w:iCs/>
        </w:rPr>
        <w:t>A. b AYE</w:t>
      </w:r>
      <w:r w:rsidR="00D3582E">
        <w:t>. This strain includes 3</w:t>
      </w:r>
      <w:r w:rsidR="006920EA">
        <w:t>715</w:t>
      </w:r>
      <w:r w:rsidR="005B3EB9">
        <w:t xml:space="preserve"> protein sequences</w:t>
      </w:r>
      <w:r w:rsidR="006920EA">
        <w:t xml:space="preserve"> in </w:t>
      </w:r>
      <w:r w:rsidR="00FA38AE">
        <w:t xml:space="preserve">the </w:t>
      </w:r>
      <w:r w:rsidR="006920EA">
        <w:t>OMA DB</w:t>
      </w:r>
      <w:r w:rsidR="005B3EB9">
        <w:t>. However,</w:t>
      </w:r>
      <w:r w:rsidR="00D3582E">
        <w:t xml:space="preserve"> </w:t>
      </w:r>
      <w:r w:rsidR="00854604">
        <w:t xml:space="preserve">MEGAN could </w:t>
      </w:r>
      <w:r w:rsidR="00D3582E">
        <w:t xml:space="preserve">only </w:t>
      </w:r>
      <w:r w:rsidR="00854604">
        <w:t xml:space="preserve">analyzed </w:t>
      </w:r>
      <w:r w:rsidR="00FA38AE">
        <w:t>only</w:t>
      </w:r>
      <w:r w:rsidR="005B3EB9">
        <w:t xml:space="preserve"> </w:t>
      </w:r>
      <w:r w:rsidR="00854604">
        <w:t>3193</w:t>
      </w:r>
      <w:r>
        <w:t xml:space="preserve"> </w:t>
      </w:r>
      <w:r>
        <w:lastRenderedPageBreak/>
        <w:t xml:space="preserve">genes. The output in </w:t>
      </w:r>
      <w:r>
        <w:fldChar w:fldCharType="begin"/>
      </w:r>
      <w:r>
        <w:instrText xml:space="preserve"> REF _Ref531022626 \h </w:instrText>
      </w:r>
      <w:r>
        <w:fldChar w:fldCharType="separate"/>
      </w:r>
      <w:r w:rsidRPr="00E245B3">
        <w:rPr>
          <w:b/>
          <w:bCs/>
        </w:rPr>
        <w:t xml:space="preserve">Figure </w:t>
      </w:r>
      <w:r w:rsidRPr="00E245B3">
        <w:rPr>
          <w:b/>
          <w:bCs/>
          <w:noProof/>
        </w:rPr>
        <w:t>13</w:t>
      </w:r>
      <w:r>
        <w:fldChar w:fldCharType="end"/>
      </w:r>
      <w:r>
        <w:t xml:space="preserve"> exposed that the most of the genes were assigned to the </w:t>
      </w:r>
      <w:r w:rsidRPr="00D3582E">
        <w:rPr>
          <w:i/>
          <w:iCs/>
        </w:rPr>
        <w:t>Acinetobacter</w:t>
      </w:r>
      <w:r>
        <w:t xml:space="preserve"> ancestor clade, although 202 of them could not assigned to any taxon node.</w:t>
      </w:r>
    </w:p>
    <w:p w14:paraId="27B6860A" w14:textId="1F339DC0" w:rsidR="009058FC" w:rsidRDefault="00210446" w:rsidP="009A1DBF">
      <w:r>
        <w:t>Moreover, considering the</w:t>
      </w:r>
      <w:r w:rsidR="009058FC">
        <w:t xml:space="preserve"> fact that we worked</w:t>
      </w:r>
      <w:r w:rsidR="006920EA">
        <w:t xml:space="preserve"> with bacteria in our project</w:t>
      </w:r>
      <w:r w:rsidR="009058FC">
        <w:t xml:space="preserve">, </w:t>
      </w:r>
      <w:r w:rsidR="005B3EB9">
        <w:t xml:space="preserve">we had to keep in mind </w:t>
      </w:r>
      <w:r w:rsidR="006920EA">
        <w:t xml:space="preserve">that </w:t>
      </w:r>
      <w:r w:rsidR="009058FC">
        <w:t xml:space="preserve">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6920EA">
        <w:t>ir</w:t>
      </w:r>
      <w:r w:rsidR="009058FC">
        <w:t xml:space="preserve"> evolution.</w:t>
      </w:r>
      <w:r w:rsidR="006920EA" w:rsidRPr="006920EA">
        <w:t xml:space="preserve"> </w:t>
      </w:r>
      <w:r w:rsidR="006920EA">
        <w:t xml:space="preserve">Hence, it is possible that the result included many false negative cases. </w:t>
      </w:r>
      <w:r w:rsidR="009058FC">
        <w:t xml:space="preserve">Respectively, it is important to distinguish these events from each other. </w:t>
      </w:r>
      <w:r w:rsidR="006920EA">
        <w:t>In the end</w:t>
      </w:r>
      <w:r w:rsidR="009058FC">
        <w:t xml:space="preserve">, we could not detect </w:t>
      </w:r>
      <w:r w:rsidR="00444D19">
        <w:t>many of the</w:t>
      </w:r>
      <w:r w:rsidR="005B3EB9">
        <w:t xml:space="preserve"> high confident</w:t>
      </w:r>
      <w:r w:rsidR="009058FC">
        <w:t xml:space="preserve"> HGT candidates for the taxa of interest</w:t>
      </w:r>
      <w:r w:rsidR="00444D19">
        <w:t xml:space="preserve"> due to the wrong LCA taxonomy assignments</w:t>
      </w:r>
      <w:r w:rsidR="006920EA">
        <w:t xml:space="preserve"> (</w:t>
      </w:r>
      <w:r w:rsidR="006920EA">
        <w:fldChar w:fldCharType="begin"/>
      </w:r>
      <w:r w:rsidR="006920EA">
        <w:instrText xml:space="preserve"> REF _Ref526425000 \h </w:instrText>
      </w:r>
      <w:r w:rsidR="006920EA">
        <w:fldChar w:fldCharType="separate"/>
      </w:r>
      <w:r w:rsidR="006920EA" w:rsidRPr="002930AA">
        <w:rPr>
          <w:b/>
          <w:bCs/>
        </w:rPr>
        <w:t>Figu</w:t>
      </w:r>
      <w:r w:rsidR="006920EA" w:rsidRPr="002930AA">
        <w:rPr>
          <w:b/>
          <w:bCs/>
        </w:rPr>
        <w:t>r</w:t>
      </w:r>
      <w:r w:rsidR="006920EA" w:rsidRPr="002930AA">
        <w:rPr>
          <w:b/>
          <w:bCs/>
        </w:rPr>
        <w:t xml:space="preserve">e </w:t>
      </w:r>
      <w:r w:rsidR="006920EA">
        <w:rPr>
          <w:b/>
          <w:bCs/>
          <w:noProof/>
        </w:rPr>
        <w:t>5</w:t>
      </w:r>
      <w:r w:rsidR="006920EA">
        <w:fldChar w:fldCharType="end"/>
      </w:r>
      <w:r w:rsidR="006920EA">
        <w:t>)</w:t>
      </w:r>
      <w:r w:rsidR="005B3EB9">
        <w:t xml:space="preserve"> as well as lack of information for more than 700 genes</w:t>
      </w:r>
      <w:r w:rsidR="00444D19">
        <w:t>. T</w:t>
      </w:r>
      <w:r w:rsidR="009058FC">
        <w:t>herefore we skipped</w:t>
      </w:r>
      <w:r w:rsidR="00703B8E">
        <w:t xml:space="preserve"> this method for further analyse</w:t>
      </w:r>
      <w:r w:rsidR="009058FC">
        <w:t xml:space="preserve">s and </w:t>
      </w:r>
      <w:r w:rsidR="00444D19">
        <w:t xml:space="preserve">continued to search for </w:t>
      </w:r>
      <w:r w:rsidR="00703B8E">
        <w:t xml:space="preserve">a </w:t>
      </w:r>
      <w:r w:rsidR="00444D19">
        <w:t>more</w:t>
      </w:r>
      <w:r w:rsidR="009058FC">
        <w:t xml:space="preserve"> practical</w:t>
      </w:r>
      <w:r w:rsidR="00444D19">
        <w:t xml:space="preserve"> and accurate</w:t>
      </w:r>
      <w:r w:rsidR="009058FC">
        <w:t xml:space="preserve"> approach</w:t>
      </w:r>
      <w:r w:rsidR="00703B8E">
        <w:t>.</w:t>
      </w:r>
    </w:p>
    <w:p w14:paraId="217F81A2" w14:textId="417176C8" w:rsidR="003E580B" w:rsidRDefault="001322CF" w:rsidP="002F4306">
      <w:pPr>
        <w:pStyle w:val="Heading4"/>
      </w:pPr>
      <w:bookmarkStart w:id="163" w:name="_Toc523657800"/>
      <w:bookmarkStart w:id="164" w:name="_Ref528667243"/>
      <w:bookmarkStart w:id="165" w:name="_Toc528762468"/>
      <w:r>
        <w:t xml:space="preserve">HGT detection </w:t>
      </w:r>
      <w:r w:rsidR="00631C6C">
        <w:t>tool</w:t>
      </w:r>
      <w:bookmarkEnd w:id="163"/>
      <w:bookmarkEnd w:id="164"/>
      <w:bookmarkEnd w:id="165"/>
      <w:r>
        <w:t xml:space="preserve"> </w:t>
      </w:r>
    </w:p>
    <w:p w14:paraId="4DCB3ABF" w14:textId="1BA0FA19"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w:t>
      </w:r>
      <w:r w:rsidR="00703B8E">
        <w:t>ability to the envisioned large-</w:t>
      </w:r>
      <w:r w:rsidR="006C16A0">
        <w:t>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DF55F9">
        <w:t>with experimental verification</w:t>
      </w:r>
      <w:r w:rsidR="001322CF">
        <w:t xml:space="preserve">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DF55F9">
        <w:fldChar w:fldCharType="begin" w:fldLock="1"/>
      </w:r>
      <w:r w:rsidR="00DF55F9">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DF55F9">
        <w:fldChar w:fldCharType="separate"/>
      </w:r>
      <w:r w:rsidR="00DF55F9" w:rsidRPr="006C16A0">
        <w:rPr>
          <w:noProof/>
        </w:rPr>
        <w:t>(Berger, 1960)</w:t>
      </w:r>
      <w:r w:rsidR="00DF55F9">
        <w:fldChar w:fldCharType="end"/>
      </w:r>
      <w:r w:rsidR="00DF55F9">
        <w:t xml:space="preserve">, </w:t>
      </w:r>
      <w:r w:rsidR="00DF55F9">
        <w:fldChar w:fldCharType="begin" w:fldLock="1"/>
      </w:r>
      <w:r w:rsidR="00DF55F9">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DF55F9">
        <w:fldChar w:fldCharType="separate"/>
      </w:r>
      <w:r w:rsidR="00DF55F9" w:rsidRPr="006C16A0">
        <w:rPr>
          <w:noProof/>
        </w:rPr>
        <w:t>(Saarimaa et al., 2006)</w:t>
      </w:r>
      <w:r w:rsidR="00DF55F9">
        <w:fldChar w:fldCharType="end"/>
      </w:r>
      <w:r w:rsidR="00DF55F9">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6A32E25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w:t>
      </w:r>
      <w:r w:rsidR="00DF55F9">
        <w:t>being either</w:t>
      </w:r>
      <w:r>
        <w:t xml:space="preserve"> competent or conditionally competent bacteria in laboratory as well as those which </w:t>
      </w:r>
      <w:r w:rsidR="00DF55F9">
        <w:t xml:space="preserve">so far lack </w:t>
      </w:r>
      <w:r>
        <w:t>evidence about the</w:t>
      </w:r>
      <w:r w:rsidR="00DF55F9">
        <w:t>ir</w:t>
      </w:r>
      <w:r>
        <w:t xml:space="preserve"> competence ability.</w:t>
      </w:r>
    </w:p>
    <w:p w14:paraId="2D415E9B" w14:textId="520620EE" w:rsidR="00B66147" w:rsidRDefault="00B66147" w:rsidP="00B66147">
      <w:pPr>
        <w:pStyle w:val="Caption"/>
        <w:keepNext/>
        <w:spacing w:after="120"/>
      </w:pPr>
      <w:bookmarkStart w:id="166" w:name="_Ref527971781"/>
      <w:bookmarkStart w:id="167" w:name="_Ref528659143"/>
      <w:r w:rsidRPr="00B66147">
        <w:rPr>
          <w:b/>
          <w:bCs/>
        </w:rPr>
        <w:lastRenderedPageBreak/>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FA3A2E">
        <w:rPr>
          <w:b/>
          <w:bCs/>
          <w:noProof/>
        </w:rPr>
        <w:t>2</w:t>
      </w:r>
      <w:r w:rsidRPr="00B66147">
        <w:rPr>
          <w:b/>
          <w:bCs/>
        </w:rPr>
        <w:fldChar w:fldCharType="end"/>
      </w:r>
      <w:bookmarkEnd w:id="166"/>
      <w:r w:rsidR="00A51638">
        <w:rPr>
          <w:b/>
          <w:bCs/>
        </w:rPr>
        <w:t>:</w:t>
      </w:r>
      <w:r w:rsidR="002D70AA">
        <w:t xml:space="preserve"> </w:t>
      </w:r>
      <w:r w:rsidR="00A51638">
        <w:t xml:space="preserve">details of the </w:t>
      </w:r>
      <w:r w:rsidR="002D70AA">
        <w:t>14</w:t>
      </w:r>
      <w:r w:rsidR="00A51638">
        <w:t xml:space="preserve"> taxon</w:t>
      </w:r>
      <w:r w:rsidR="00F54E30">
        <w:t xml:space="preserve"> examples. </w:t>
      </w:r>
      <w:r w:rsidR="001322CF">
        <w:t>T</w:t>
      </w:r>
      <w:r>
        <w:t>he natural competence attitude have been tested in</w:t>
      </w:r>
      <w:r w:rsidR="001322CF">
        <w:t xml:space="preserve"> 10 of these taxa in</w:t>
      </w:r>
      <w:r w:rsidR="00A51638">
        <w:t xml:space="preserve"> lab</w:t>
      </w:r>
      <w:r>
        <w:t>.</w:t>
      </w:r>
      <w:r w:rsidR="001322CF">
        <w:t xml:space="preserve"> (+) and (Condi +) show that the taxon is competent or conditionally competent, respectively. (?) represents that there is still no absolute evidence for the correspond taxon and (-) displays non-competent taxon.</w:t>
      </w:r>
      <w:bookmarkEnd w:id="167"/>
      <w:r w:rsidR="001322CF">
        <w:t xml:space="preserve">  </w:t>
      </w:r>
    </w:p>
    <w:tbl>
      <w:tblPr>
        <w:tblStyle w:val="GridTable4-Accent6"/>
        <w:tblW w:w="8217" w:type="dxa"/>
        <w:jc w:val="center"/>
        <w:tblLook w:val="04A0" w:firstRow="1" w:lastRow="0" w:firstColumn="1" w:lastColumn="0" w:noHBand="0" w:noVBand="1"/>
      </w:tblPr>
      <w:tblGrid>
        <w:gridCol w:w="1980"/>
        <w:gridCol w:w="1134"/>
        <w:gridCol w:w="2835"/>
        <w:gridCol w:w="988"/>
        <w:gridCol w:w="1280"/>
      </w:tblGrid>
      <w:tr w:rsidR="001322CF" w:rsidRPr="00FA38AE" w14:paraId="421EE757" w14:textId="5EF3517B" w:rsidTr="007A0AAB">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FA38AE" w:rsidRDefault="001322CF" w:rsidP="00B66147">
            <w:pPr>
              <w:spacing w:line="240" w:lineRule="auto"/>
              <w:jc w:val="center"/>
              <w:rPr>
                <w:rFonts w:eastAsia="Times New Roman" w:cs="Times New Roman"/>
                <w:color w:val="000000"/>
                <w:sz w:val="21"/>
                <w:szCs w:val="21"/>
              </w:rPr>
            </w:pPr>
            <w:r w:rsidRPr="00FA38AE">
              <w:rPr>
                <w:rFonts w:eastAsia="Times New Roman" w:cs="Times New Roman"/>
                <w:color w:val="000000"/>
                <w:sz w:val="21"/>
                <w:szCs w:val="21"/>
              </w:rPr>
              <w:t xml:space="preserve">Ref </w:t>
            </w:r>
            <w:proofErr w:type="spellStart"/>
            <w:r w:rsidRPr="00FA38AE">
              <w:rPr>
                <w:rFonts w:eastAsia="Times New Roman" w:cs="Times New Roman"/>
                <w:color w:val="000000"/>
                <w:sz w:val="21"/>
                <w:szCs w:val="21"/>
              </w:rPr>
              <w:t>seq</w:t>
            </w:r>
            <w:proofErr w:type="spellEnd"/>
            <w:r w:rsidRPr="00FA38AE">
              <w:rPr>
                <w:rFonts w:eastAsia="Times New Roman" w:cs="Times New Roman"/>
                <w:color w:val="000000"/>
                <w:sz w:val="21"/>
                <w:szCs w:val="21"/>
              </w:rPr>
              <w:t xml:space="preserve"> ID</w:t>
            </w:r>
          </w:p>
        </w:tc>
        <w:tc>
          <w:tcPr>
            <w:tcW w:w="1134" w:type="dxa"/>
            <w:noWrap/>
            <w:hideMark/>
          </w:tcPr>
          <w:p w14:paraId="61833D40" w14:textId="77777777"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NCBI ID</w:t>
            </w:r>
          </w:p>
        </w:tc>
        <w:tc>
          <w:tcPr>
            <w:tcW w:w="2835" w:type="dxa"/>
            <w:noWrap/>
            <w:hideMark/>
          </w:tcPr>
          <w:p w14:paraId="02D1B524" w14:textId="77777777" w:rsidR="001322CF" w:rsidRPr="00FA38AE"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Taxon name</w:t>
            </w:r>
          </w:p>
        </w:tc>
        <w:tc>
          <w:tcPr>
            <w:tcW w:w="988" w:type="dxa"/>
          </w:tcPr>
          <w:p w14:paraId="0EF4213A" w14:textId="7F5A9C15"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 HGTs</w:t>
            </w:r>
          </w:p>
        </w:tc>
        <w:tc>
          <w:tcPr>
            <w:tcW w:w="1280" w:type="dxa"/>
          </w:tcPr>
          <w:p w14:paraId="3789BFA4" w14:textId="0CBB3E33"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Competent</w:t>
            </w:r>
          </w:p>
        </w:tc>
      </w:tr>
      <w:tr w:rsidR="001322CF" w:rsidRPr="00FA38AE" w14:paraId="4FD7D5F5" w14:textId="3A89B5E5"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047225.1</w:t>
            </w:r>
          </w:p>
        </w:tc>
        <w:tc>
          <w:tcPr>
            <w:tcW w:w="1134" w:type="dxa"/>
            <w:noWrap/>
            <w:hideMark/>
          </w:tcPr>
          <w:p w14:paraId="60396640"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85</w:t>
            </w:r>
          </w:p>
        </w:tc>
        <w:tc>
          <w:tcPr>
            <w:tcW w:w="2835" w:type="dxa"/>
            <w:noWrap/>
            <w:hideMark/>
          </w:tcPr>
          <w:p w14:paraId="151488FC"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Nesseria</w:t>
            </w:r>
            <w:proofErr w:type="spellEnd"/>
            <w:r w:rsidRPr="00FA38AE">
              <w:rPr>
                <w:rFonts w:eastAsia="Times New Roman" w:cs="Times New Roman"/>
                <w:i/>
                <w:iCs/>
                <w:color w:val="000000"/>
                <w:sz w:val="21"/>
                <w:szCs w:val="21"/>
              </w:rPr>
              <w:t xml:space="preserve"> gonorrhoeae</w:t>
            </w:r>
          </w:p>
        </w:tc>
        <w:tc>
          <w:tcPr>
            <w:tcW w:w="988" w:type="dxa"/>
          </w:tcPr>
          <w:p w14:paraId="39E95117" w14:textId="3C8A475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6</w:t>
            </w:r>
          </w:p>
        </w:tc>
        <w:tc>
          <w:tcPr>
            <w:tcW w:w="1280" w:type="dxa"/>
          </w:tcPr>
          <w:p w14:paraId="5013D853" w14:textId="4D1049D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C0700F2" w14:textId="245EC298"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900203175.1</w:t>
            </w:r>
          </w:p>
        </w:tc>
        <w:tc>
          <w:tcPr>
            <w:tcW w:w="1134" w:type="dxa"/>
            <w:noWrap/>
            <w:hideMark/>
          </w:tcPr>
          <w:p w14:paraId="4A2C09D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92</w:t>
            </w:r>
          </w:p>
        </w:tc>
        <w:tc>
          <w:tcPr>
            <w:tcW w:w="2835" w:type="dxa"/>
            <w:noWrap/>
            <w:hideMark/>
          </w:tcPr>
          <w:p w14:paraId="16815E2F"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Nesseria</w:t>
            </w:r>
            <w:proofErr w:type="spellEnd"/>
            <w:r w:rsidRPr="00FA38AE">
              <w:rPr>
                <w:rFonts w:eastAsia="Times New Roman" w:cs="Times New Roman"/>
                <w:i/>
                <w:iCs/>
                <w:color w:val="000000"/>
                <w:sz w:val="21"/>
                <w:szCs w:val="21"/>
              </w:rPr>
              <w:t xml:space="preserve"> </w:t>
            </w:r>
            <w:proofErr w:type="spellStart"/>
            <w:r w:rsidRPr="00FA38AE">
              <w:rPr>
                <w:rFonts w:eastAsia="Times New Roman" w:cs="Times New Roman"/>
                <w:i/>
                <w:iCs/>
                <w:color w:val="000000"/>
                <w:sz w:val="21"/>
                <w:szCs w:val="21"/>
              </w:rPr>
              <w:t>animalis</w:t>
            </w:r>
            <w:proofErr w:type="spellEnd"/>
          </w:p>
        </w:tc>
        <w:tc>
          <w:tcPr>
            <w:tcW w:w="988" w:type="dxa"/>
          </w:tcPr>
          <w:p w14:paraId="0176B9A9" w14:textId="1FDFDA4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p>
        </w:tc>
        <w:tc>
          <w:tcPr>
            <w:tcW w:w="1280" w:type="dxa"/>
          </w:tcPr>
          <w:p w14:paraId="625BFDE9" w14:textId="22F79DB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66EE38C" w14:textId="7E28B26D"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565.1</w:t>
            </w:r>
          </w:p>
        </w:tc>
        <w:tc>
          <w:tcPr>
            <w:tcW w:w="1134" w:type="dxa"/>
            <w:noWrap/>
            <w:hideMark/>
          </w:tcPr>
          <w:p w14:paraId="566BDD37"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43230</w:t>
            </w:r>
          </w:p>
        </w:tc>
        <w:tc>
          <w:tcPr>
            <w:tcW w:w="2835" w:type="dxa"/>
            <w:noWrap/>
            <w:hideMark/>
          </w:tcPr>
          <w:p w14:paraId="03127714"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Deinococcus</w:t>
            </w:r>
            <w:proofErr w:type="spellEnd"/>
            <w:r w:rsidRPr="00FA38AE">
              <w:rPr>
                <w:rFonts w:eastAsia="Times New Roman" w:cs="Times New Roman"/>
                <w:i/>
                <w:iCs/>
                <w:color w:val="000000"/>
                <w:sz w:val="21"/>
                <w:szCs w:val="21"/>
              </w:rPr>
              <w:t xml:space="preserve"> </w:t>
            </w:r>
            <w:proofErr w:type="spellStart"/>
            <w:r w:rsidRPr="00FA38AE">
              <w:rPr>
                <w:rFonts w:eastAsia="Times New Roman" w:cs="Times New Roman"/>
                <w:i/>
                <w:iCs/>
                <w:color w:val="000000"/>
                <w:sz w:val="21"/>
                <w:szCs w:val="21"/>
              </w:rPr>
              <w:t>radiodurans</w:t>
            </w:r>
            <w:proofErr w:type="spellEnd"/>
          </w:p>
        </w:tc>
        <w:tc>
          <w:tcPr>
            <w:tcW w:w="988" w:type="dxa"/>
          </w:tcPr>
          <w:p w14:paraId="724F78EE" w14:textId="5F2DFA72"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102</w:t>
            </w:r>
          </w:p>
        </w:tc>
        <w:tc>
          <w:tcPr>
            <w:tcW w:w="1280" w:type="dxa"/>
          </w:tcPr>
          <w:p w14:paraId="7A51F72E" w14:textId="31B4D82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0090D4F6" w14:textId="35849C05"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196285.1</w:t>
            </w:r>
          </w:p>
        </w:tc>
        <w:tc>
          <w:tcPr>
            <w:tcW w:w="1134" w:type="dxa"/>
            <w:noWrap/>
            <w:hideMark/>
          </w:tcPr>
          <w:p w14:paraId="39CC530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319795</w:t>
            </w:r>
          </w:p>
        </w:tc>
        <w:tc>
          <w:tcPr>
            <w:tcW w:w="2835" w:type="dxa"/>
            <w:noWrap/>
            <w:hideMark/>
          </w:tcPr>
          <w:p w14:paraId="6E990CE6"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Deinococcus</w:t>
            </w:r>
            <w:proofErr w:type="spellEnd"/>
            <w:r w:rsidRPr="00FA38AE">
              <w:rPr>
                <w:rFonts w:eastAsia="Times New Roman" w:cs="Times New Roman"/>
                <w:i/>
                <w:iCs/>
                <w:color w:val="000000"/>
                <w:sz w:val="21"/>
                <w:szCs w:val="21"/>
              </w:rPr>
              <w:t xml:space="preserve"> </w:t>
            </w:r>
            <w:proofErr w:type="spellStart"/>
            <w:r w:rsidRPr="00FA38AE">
              <w:rPr>
                <w:rFonts w:eastAsia="Times New Roman" w:cs="Times New Roman"/>
                <w:i/>
                <w:iCs/>
                <w:color w:val="000000"/>
                <w:sz w:val="21"/>
                <w:szCs w:val="21"/>
              </w:rPr>
              <w:t>geothermalis</w:t>
            </w:r>
            <w:proofErr w:type="spellEnd"/>
          </w:p>
        </w:tc>
        <w:tc>
          <w:tcPr>
            <w:tcW w:w="988" w:type="dxa"/>
          </w:tcPr>
          <w:p w14:paraId="2763D8A6" w14:textId="7FF0E9C6"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79</w:t>
            </w:r>
          </w:p>
        </w:tc>
        <w:tc>
          <w:tcPr>
            <w:tcW w:w="1280" w:type="dxa"/>
          </w:tcPr>
          <w:p w14:paraId="3B622C7B" w14:textId="4502F33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5415D066" w14:textId="40513B28"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279165.1</w:t>
            </w:r>
          </w:p>
        </w:tc>
        <w:tc>
          <w:tcPr>
            <w:tcW w:w="1134" w:type="dxa"/>
            <w:noWrap/>
            <w:hideMark/>
          </w:tcPr>
          <w:p w14:paraId="60088851"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1123519</w:t>
            </w:r>
          </w:p>
        </w:tc>
        <w:tc>
          <w:tcPr>
            <w:tcW w:w="2835" w:type="dxa"/>
            <w:noWrap/>
            <w:hideMark/>
          </w:tcPr>
          <w:p w14:paraId="426266FD"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 xml:space="preserve">Pseudomonas </w:t>
            </w:r>
            <w:proofErr w:type="spellStart"/>
            <w:r w:rsidRPr="00FA38AE">
              <w:rPr>
                <w:rFonts w:eastAsia="Times New Roman" w:cs="Times New Roman"/>
                <w:i/>
                <w:iCs/>
                <w:color w:val="000000"/>
                <w:sz w:val="21"/>
                <w:szCs w:val="21"/>
              </w:rPr>
              <w:t>stutzeri</w:t>
            </w:r>
            <w:proofErr w:type="spellEnd"/>
          </w:p>
        </w:tc>
        <w:tc>
          <w:tcPr>
            <w:tcW w:w="988" w:type="dxa"/>
          </w:tcPr>
          <w:p w14:paraId="57E744AC" w14:textId="5C85804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10</w:t>
            </w:r>
          </w:p>
        </w:tc>
        <w:tc>
          <w:tcPr>
            <w:tcW w:w="1280" w:type="dxa"/>
          </w:tcPr>
          <w:p w14:paraId="07574A85" w14:textId="69F5BDA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2E39A7F5" w14:textId="3AD293C1"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729505.1</w:t>
            </w:r>
          </w:p>
        </w:tc>
        <w:tc>
          <w:tcPr>
            <w:tcW w:w="1134" w:type="dxa"/>
            <w:noWrap/>
            <w:hideMark/>
          </w:tcPr>
          <w:p w14:paraId="741D8A97"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87</w:t>
            </w:r>
          </w:p>
        </w:tc>
        <w:tc>
          <w:tcPr>
            <w:tcW w:w="2835" w:type="dxa"/>
            <w:noWrap/>
            <w:hideMark/>
          </w:tcPr>
          <w:p w14:paraId="2C5AB0B4"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Pseudomonas aeruginosa</w:t>
            </w:r>
          </w:p>
        </w:tc>
        <w:tc>
          <w:tcPr>
            <w:tcW w:w="988" w:type="dxa"/>
          </w:tcPr>
          <w:p w14:paraId="325BFDCF" w14:textId="17826F5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48</w:t>
            </w:r>
          </w:p>
        </w:tc>
        <w:tc>
          <w:tcPr>
            <w:tcW w:w="1280" w:type="dxa"/>
          </w:tcPr>
          <w:p w14:paraId="3B7B18DF" w14:textId="40859ED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3B3A146C" w14:textId="7C7600F8"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125.1</w:t>
            </w:r>
          </w:p>
        </w:tc>
        <w:tc>
          <w:tcPr>
            <w:tcW w:w="1134" w:type="dxa"/>
            <w:noWrap/>
            <w:hideMark/>
          </w:tcPr>
          <w:p w14:paraId="4A37D4F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62724</w:t>
            </w:r>
          </w:p>
        </w:tc>
        <w:tc>
          <w:tcPr>
            <w:tcW w:w="2835" w:type="dxa"/>
            <w:noWrap/>
            <w:hideMark/>
          </w:tcPr>
          <w:p w14:paraId="5AF31A05"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Thermus thermophilus HB27</w:t>
            </w:r>
          </w:p>
        </w:tc>
        <w:tc>
          <w:tcPr>
            <w:tcW w:w="988" w:type="dxa"/>
          </w:tcPr>
          <w:p w14:paraId="303E25CB" w14:textId="62C0A9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5</w:t>
            </w:r>
          </w:p>
        </w:tc>
        <w:tc>
          <w:tcPr>
            <w:tcW w:w="1280" w:type="dxa"/>
          </w:tcPr>
          <w:p w14:paraId="561021C1" w14:textId="651148E6"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7CA25B5" w14:textId="77777777"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46845.1</w:t>
            </w:r>
          </w:p>
        </w:tc>
        <w:tc>
          <w:tcPr>
            <w:tcW w:w="1134" w:type="dxa"/>
            <w:noWrap/>
          </w:tcPr>
          <w:p w14:paraId="510B12A6" w14:textId="22E7F0DD"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62977</w:t>
            </w:r>
          </w:p>
        </w:tc>
        <w:tc>
          <w:tcPr>
            <w:tcW w:w="2835" w:type="dxa"/>
            <w:noWrap/>
          </w:tcPr>
          <w:p w14:paraId="30D74917" w14:textId="653358BA" w:rsidR="00F54E30" w:rsidRPr="00FA38AE"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ylyi ADP1</w:t>
            </w:r>
          </w:p>
        </w:tc>
        <w:tc>
          <w:tcPr>
            <w:tcW w:w="988" w:type="dxa"/>
          </w:tcPr>
          <w:p w14:paraId="4E1BC894" w14:textId="3B42069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r w:rsidR="0003180D" w:rsidRPr="00FA38AE">
              <w:rPr>
                <w:rFonts w:eastAsia="Times New Roman" w:cs="Times New Roman"/>
                <w:i/>
                <w:iCs/>
                <w:color w:val="000000"/>
                <w:sz w:val="21"/>
                <w:szCs w:val="21"/>
              </w:rPr>
              <w:t>13</w:t>
            </w:r>
          </w:p>
        </w:tc>
        <w:tc>
          <w:tcPr>
            <w:tcW w:w="1280" w:type="dxa"/>
          </w:tcPr>
          <w:p w14:paraId="1AEAABB6" w14:textId="1E7A60A0"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3177F5F" w14:textId="77777777"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69245.1</w:t>
            </w:r>
          </w:p>
        </w:tc>
        <w:tc>
          <w:tcPr>
            <w:tcW w:w="1134" w:type="dxa"/>
            <w:noWrap/>
          </w:tcPr>
          <w:p w14:paraId="094A0027" w14:textId="0D272403"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09173</w:t>
            </w:r>
          </w:p>
        </w:tc>
        <w:tc>
          <w:tcPr>
            <w:tcW w:w="2835" w:type="dxa"/>
            <w:noWrap/>
          </w:tcPr>
          <w:p w14:paraId="76F49E00" w14:textId="1AED6DB9" w:rsidR="00F54E30" w:rsidRPr="00FA38AE"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 xml:space="preserve">A. </w:t>
            </w:r>
            <w:r w:rsidR="00F54E30" w:rsidRPr="00FA38AE">
              <w:rPr>
                <w:rFonts w:eastAsia="Times New Roman" w:cs="Times New Roman"/>
                <w:i/>
                <w:iCs/>
                <w:color w:val="000000"/>
                <w:sz w:val="21"/>
                <w:szCs w:val="21"/>
              </w:rPr>
              <w:t>b</w:t>
            </w:r>
            <w:r w:rsidRPr="00FA38AE">
              <w:rPr>
                <w:rFonts w:eastAsia="Times New Roman" w:cs="Times New Roman"/>
                <w:i/>
                <w:iCs/>
                <w:color w:val="000000"/>
                <w:sz w:val="21"/>
                <w:szCs w:val="21"/>
              </w:rPr>
              <w:t>aumannii</w:t>
            </w:r>
            <w:r w:rsidR="00F54E30" w:rsidRPr="00FA38AE">
              <w:rPr>
                <w:rFonts w:eastAsia="Times New Roman" w:cs="Times New Roman"/>
                <w:i/>
                <w:iCs/>
                <w:color w:val="000000"/>
                <w:sz w:val="21"/>
                <w:szCs w:val="21"/>
              </w:rPr>
              <w:t xml:space="preserve"> AYE</w:t>
            </w:r>
          </w:p>
        </w:tc>
        <w:tc>
          <w:tcPr>
            <w:tcW w:w="988" w:type="dxa"/>
          </w:tcPr>
          <w:p w14:paraId="215E4AEE" w14:textId="6D38ED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87</w:t>
            </w:r>
          </w:p>
        </w:tc>
        <w:tc>
          <w:tcPr>
            <w:tcW w:w="1280" w:type="dxa"/>
          </w:tcPr>
          <w:p w14:paraId="396D59B6" w14:textId="74208424"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65EAD906" w14:textId="43EBC619"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963815.1</w:t>
            </w:r>
          </w:p>
        </w:tc>
        <w:tc>
          <w:tcPr>
            <w:tcW w:w="1134" w:type="dxa"/>
            <w:noWrap/>
            <w:hideMark/>
          </w:tcPr>
          <w:p w14:paraId="118920FE"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54C35D9B" w14:textId="08AD9BED" w:rsidR="001322CF" w:rsidRPr="00FA38AE"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AB5075</w:t>
            </w:r>
          </w:p>
        </w:tc>
        <w:tc>
          <w:tcPr>
            <w:tcW w:w="988" w:type="dxa"/>
          </w:tcPr>
          <w:p w14:paraId="42DF2E0B" w14:textId="62E7E04E"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62</w:t>
            </w:r>
          </w:p>
        </w:tc>
        <w:tc>
          <w:tcPr>
            <w:tcW w:w="1280" w:type="dxa"/>
          </w:tcPr>
          <w:p w14:paraId="471B96E1" w14:textId="0409A1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4B79F6A3" w14:textId="466AD890"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2573735.1</w:t>
            </w:r>
          </w:p>
        </w:tc>
        <w:tc>
          <w:tcPr>
            <w:tcW w:w="1134" w:type="dxa"/>
            <w:noWrap/>
            <w:hideMark/>
          </w:tcPr>
          <w:p w14:paraId="3C8A4BE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208FE612" w14:textId="60F90CA8" w:rsidR="001322CF" w:rsidRPr="00FA38AE"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29R1</w:t>
            </w:r>
          </w:p>
        </w:tc>
        <w:tc>
          <w:tcPr>
            <w:tcW w:w="988" w:type="dxa"/>
          </w:tcPr>
          <w:p w14:paraId="176D2E05" w14:textId="155AE155"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8</w:t>
            </w:r>
          </w:p>
        </w:tc>
        <w:tc>
          <w:tcPr>
            <w:tcW w:w="1280" w:type="dxa"/>
          </w:tcPr>
          <w:p w14:paraId="0C02D632" w14:textId="4D91EF2A"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1A8F93E2" w14:textId="63DFF362"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693185.1</w:t>
            </w:r>
          </w:p>
        </w:tc>
        <w:tc>
          <w:tcPr>
            <w:tcW w:w="1134" w:type="dxa"/>
            <w:noWrap/>
            <w:hideMark/>
          </w:tcPr>
          <w:p w14:paraId="5858923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58ED16C6" w14:textId="6BA46195"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8D1</w:t>
            </w:r>
          </w:p>
        </w:tc>
        <w:tc>
          <w:tcPr>
            <w:tcW w:w="988" w:type="dxa"/>
          </w:tcPr>
          <w:p w14:paraId="425C95A8" w14:textId="752AD0D5"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280" w:type="dxa"/>
          </w:tcPr>
          <w:p w14:paraId="2188F1C9" w14:textId="3F8D5D1D"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237C7F65" w14:textId="77777777"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18445.1</w:t>
            </w:r>
          </w:p>
        </w:tc>
        <w:tc>
          <w:tcPr>
            <w:tcW w:w="1134" w:type="dxa"/>
            <w:noWrap/>
          </w:tcPr>
          <w:p w14:paraId="5D4F0AE6" w14:textId="5CA71821"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05416</w:t>
            </w:r>
          </w:p>
        </w:tc>
        <w:tc>
          <w:tcPr>
            <w:tcW w:w="2835" w:type="dxa"/>
            <w:noWrap/>
          </w:tcPr>
          <w:p w14:paraId="3C620F0B" w14:textId="18B8CECC" w:rsidR="00F54E30" w:rsidRPr="00FA38AE"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CICU</w:t>
            </w:r>
          </w:p>
        </w:tc>
        <w:tc>
          <w:tcPr>
            <w:tcW w:w="988" w:type="dxa"/>
          </w:tcPr>
          <w:p w14:paraId="18E7EBA5" w14:textId="74C80EF7"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280" w:type="dxa"/>
          </w:tcPr>
          <w:p w14:paraId="1447D9D5" w14:textId="7C7D85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5F2AA2B5" w14:textId="77777777"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737145.1</w:t>
            </w:r>
          </w:p>
        </w:tc>
        <w:tc>
          <w:tcPr>
            <w:tcW w:w="1134" w:type="dxa"/>
            <w:noWrap/>
          </w:tcPr>
          <w:p w14:paraId="3601F4D4" w14:textId="3D302EBB"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75584</w:t>
            </w:r>
          </w:p>
        </w:tc>
        <w:tc>
          <w:tcPr>
            <w:tcW w:w="2835" w:type="dxa"/>
            <w:noWrap/>
          </w:tcPr>
          <w:p w14:paraId="041A4914" w14:textId="54DC29C8" w:rsidR="00F54E30" w:rsidRPr="00FA38AE"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TCC 19606</w:t>
            </w:r>
          </w:p>
        </w:tc>
        <w:tc>
          <w:tcPr>
            <w:tcW w:w="988" w:type="dxa"/>
          </w:tcPr>
          <w:p w14:paraId="7F72327E" w14:textId="53BE48D8"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9</w:t>
            </w:r>
          </w:p>
        </w:tc>
        <w:tc>
          <w:tcPr>
            <w:tcW w:w="1280" w:type="dxa"/>
          </w:tcPr>
          <w:p w14:paraId="5B080EBF" w14:textId="767AD18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bl>
    <w:p w14:paraId="1108EB8E" w14:textId="666F6A6E" w:rsidR="00F54E30" w:rsidRDefault="00DF55F9" w:rsidP="00FA38AE">
      <w:pPr>
        <w:spacing w:before="240"/>
      </w:pPr>
      <w:r>
        <w:t>O</w:t>
      </w:r>
      <w:r w:rsidR="00F54E30">
        <w:t xml:space="preserve">n </w:t>
      </w:r>
      <w:r w:rsidR="002D70AA">
        <w:t>the next pages</w:t>
      </w:r>
      <w:r w:rsidR="00F54E30">
        <w:t xml:space="preserve">, we display </w:t>
      </w:r>
      <w:r w:rsidR="002D70AA">
        <w:t xml:space="preserve">the HGT detection </w:t>
      </w:r>
      <w:r w:rsidR="00A51638">
        <w:t>results applying HGTector for the mentioned</w:t>
      </w:r>
      <w:r w:rsidR="002D70AA">
        <w:t xml:space="preserve"> 14</w:t>
      </w:r>
      <w:r>
        <w:t xml:space="preserve"> taxa. For each taxon</w:t>
      </w:r>
      <w:r w:rsidR="00A51638">
        <w:t>,</w:t>
      </w:r>
      <w:r w:rsidR="00F54E30">
        <w:t xml:space="preserve"> we present four plots; density plot for close group</w:t>
      </w:r>
      <w:r w:rsidR="00694856">
        <w:t xml:space="preserve"> (A)</w:t>
      </w:r>
      <w:r w:rsidR="00F54E30">
        <w:t>, density plot for distal group</w:t>
      </w:r>
      <w:r w:rsidR="00694856">
        <w:t xml:space="preserve"> (B)</w:t>
      </w:r>
      <w:r w:rsidR="00F54E30">
        <w:t xml:space="preserve">, scatter plot </w:t>
      </w:r>
      <w:r w:rsidR="00694856">
        <w:t xml:space="preserve">(C) </w:t>
      </w:r>
      <w:r w:rsidR="00F54E30">
        <w:t>and box plot</w:t>
      </w:r>
      <w:r w:rsidR="00694856">
        <w:t xml:space="preserve"> (D)</w:t>
      </w:r>
      <w:r w:rsidR="00F54E30">
        <w:t xml:space="preserve">. </w:t>
      </w:r>
      <w:r w:rsidR="006C16A0">
        <w:t xml:space="preserve">The gene candidates must have </w:t>
      </w:r>
      <w:r>
        <w:t xml:space="preserve">an </w:t>
      </w:r>
      <w:r w:rsidR="006C16A0">
        <w:t xml:space="preserve">accumulative bit score less than </w:t>
      </w:r>
      <w:r>
        <w:t xml:space="preserve">the </w:t>
      </w:r>
      <w:r w:rsidR="006C16A0">
        <w:t xml:space="preserve">close cutoff and higher than </w:t>
      </w:r>
      <w:r>
        <w:t xml:space="preserve">the </w:t>
      </w:r>
      <w:r w:rsidR="006C16A0">
        <w:t>distal cutoff. The cutoffs were measured via the KDE method. Additionally</w:t>
      </w:r>
      <w:r w:rsidR="00F54E30">
        <w:t>, if the complete genome of the corresponding taxon was available, the visualization of HGT candidates along the bacterium genome is present</w:t>
      </w:r>
      <w:r>
        <w:t>ed</w:t>
      </w:r>
      <w:r w:rsidR="00694856">
        <w:t xml:space="preserve"> (F)</w:t>
      </w:r>
      <w:r w:rsidR="00F54E30">
        <w:t xml:space="preserve">. Moreover, we </w:t>
      </w:r>
      <w:r w:rsidR="006C16A0">
        <w:t>show</w:t>
      </w:r>
      <w:r w:rsidR="00F54E30">
        <w:t xml:space="preserve"> the corresponding competence machinery</w:t>
      </w:r>
      <w:r w:rsidR="002D70AA">
        <w:t xml:space="preserve"> (</w:t>
      </w:r>
      <w:r w:rsidR="00AD5169">
        <w:t xml:space="preserve">or </w:t>
      </w:r>
      <w:r w:rsidR="002D70AA">
        <w:t>closely related</w:t>
      </w:r>
      <w:r w:rsidR="00AD5169">
        <w:t xml:space="preserve"> apparatus</w:t>
      </w:r>
      <w:r w:rsidR="002D70AA">
        <w:t>)</w:t>
      </w:r>
      <w:r w:rsidR="00F54E30">
        <w:t xml:space="preserve"> of the example</w:t>
      </w:r>
      <w:r w:rsidR="00830E07">
        <w:t xml:space="preserve"> (E)</w:t>
      </w:r>
      <w:r w:rsidR="00F54E30">
        <w:t xml:space="preserve">, which will be discussed in </w:t>
      </w:r>
      <w:r w:rsidR="00830E07">
        <w:t xml:space="preserve">the </w:t>
      </w:r>
      <w:r w:rsidR="00F54E30">
        <w:t>next section (</w:t>
      </w:r>
      <w:r w:rsidR="00F54E30">
        <w:fldChar w:fldCharType="begin"/>
      </w:r>
      <w:r w:rsidR="00F54E30">
        <w:instrText xml:space="preserve"> REF _Ref528068828 \w \h </w:instrText>
      </w:r>
      <w:r w:rsidR="00F54E30">
        <w:fldChar w:fldCharType="separate"/>
      </w:r>
      <w:r w:rsidR="002D70AA">
        <w:rPr>
          <w:rFonts w:hint="cs"/>
          <w:cs/>
        </w:rPr>
        <w:t>‎</w:t>
      </w:r>
      <w:r w:rsidR="00F54E30">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rsidR="00F54E30">
        <w:t>).</w:t>
      </w:r>
    </w:p>
    <w:p w14:paraId="29A61F6A" w14:textId="1424A376" w:rsidR="00F54E30" w:rsidRPr="00AD5169" w:rsidRDefault="00DF55F9" w:rsidP="00FD7356">
      <w:r>
        <w:t>Consequently</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 xml:space="preserve">Also, horizontally history flag </w:t>
      </w:r>
      <w:r w:rsidR="00AD5169">
        <w:lastRenderedPageBreak/>
        <w:t>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7A0AAB">
        <w:t xml:space="preserve"> </w:t>
      </w:r>
      <w:r w:rsidR="00F54E30">
        <w:t xml:space="preserve">More importantly, there were also bacteria which were constitutively natural competent but </w:t>
      </w:r>
      <w:r w:rsidR="00AD5169">
        <w:t xml:space="preserve">apparently </w:t>
      </w:r>
      <w:r w:rsidR="00F54E30">
        <w:t>could not keep and integrate the foreign DNA into their chromosome</w:t>
      </w:r>
      <w:r>
        <w:t>. T</w:t>
      </w:r>
      <w:r w:rsidR="00F54E30">
        <w:t xml:space="preserve">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6A5709">
        <w:t xml:space="preserve"> </w:t>
      </w:r>
      <w:r w:rsidR="006A5709">
        <w:fldChar w:fldCharType="begin" w:fldLock="1"/>
      </w:r>
      <w:r w:rsidR="006A5709">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6A5709">
        <w:fldChar w:fldCharType="separate"/>
      </w:r>
      <w:r w:rsidR="006A5709" w:rsidRPr="006A5709">
        <w:rPr>
          <w:noProof/>
        </w:rPr>
        <w:t>(Schwarzenlander &amp; Averhoff, 2006)</w:t>
      </w:r>
      <w:r w:rsidR="006A5709">
        <w:fldChar w:fldCharType="end"/>
      </w:r>
      <w:r w:rsidR="006A5709">
        <w:t xml:space="preserve"> or </w:t>
      </w:r>
      <w:proofErr w:type="spellStart"/>
      <w:r w:rsidR="006A5709" w:rsidRPr="006A5709">
        <w:rPr>
          <w:i/>
          <w:iCs/>
        </w:rPr>
        <w:t>Nesseria</w:t>
      </w:r>
      <w:proofErr w:type="spellEnd"/>
      <w:r w:rsidR="006A5709" w:rsidRPr="006A5709">
        <w:rPr>
          <w:i/>
          <w:iCs/>
        </w:rPr>
        <w:t xml:space="preserve"> gonorrhoeae</w:t>
      </w:r>
      <w:r w:rsidR="006A5709">
        <w:t xml:space="preserve"> </w:t>
      </w:r>
      <w:r w:rsidR="006A5709" w:rsidRPr="006A5709">
        <w:t>(</w:t>
      </w:r>
      <w:r w:rsidR="006A5709" w:rsidRPr="006A5709">
        <w:fldChar w:fldCharType="begin"/>
      </w:r>
      <w:r w:rsidR="006A5709" w:rsidRPr="006A5709">
        <w:instrText xml:space="preserve"> REF _Ref531077225 \h </w:instrText>
      </w:r>
      <w:r w:rsidR="006A5709" w:rsidRPr="006A5709">
        <w:instrText xml:space="preserve"> \* MERGEFORMAT </w:instrText>
      </w:r>
      <w:r w:rsidR="006A5709" w:rsidRPr="006A5709">
        <w:fldChar w:fldCharType="separate"/>
      </w:r>
      <w:r w:rsidR="006A5709" w:rsidRPr="006A5709">
        <w:rPr>
          <w:b/>
          <w:bCs/>
        </w:rPr>
        <w:t>Figure A</w:t>
      </w:r>
      <w:r w:rsidR="006A5709" w:rsidRPr="006A5709">
        <w:rPr>
          <w:b/>
          <w:bCs/>
          <w:noProof/>
        </w:rPr>
        <w:t>4</w:t>
      </w:r>
      <w:r w:rsidR="006A5709" w:rsidRPr="006A5709">
        <w:fldChar w:fldCharType="end"/>
      </w:r>
      <w:r w:rsidR="006A5709" w:rsidRPr="006A5709">
        <w:t>)</w:t>
      </w:r>
      <w:r w:rsidR="006A5709">
        <w:t xml:space="preserve"> </w:t>
      </w:r>
      <w:r w:rsidR="006A5709">
        <w:fldChar w:fldCharType="begin" w:fldLock="1"/>
      </w:r>
      <w:r w:rsidR="006A5709">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operties":{"noteIndex":0},"schema":"https://github.com/citation-style-language/schema/raw/master/csl-citation.json"}</w:instrText>
      </w:r>
      <w:r w:rsidR="006A5709">
        <w:fldChar w:fldCharType="separate"/>
      </w:r>
      <w:r w:rsidR="006A5709" w:rsidRPr="006A5709">
        <w:rPr>
          <w:noProof/>
        </w:rPr>
        <w:t>(Hamilton &amp; Dillard, 2006)</w:t>
      </w:r>
      <w:r w:rsidR="006A5709">
        <w:fldChar w:fldCharType="end"/>
      </w:r>
      <w:bookmarkStart w:id="168" w:name="_GoBack"/>
      <w:bookmarkEnd w:id="168"/>
      <w:r w:rsidR="00F54E30">
        <w:rPr>
          <w:i/>
          <w:iCs/>
        </w:rPr>
        <w:t>.</w:t>
      </w:r>
      <w:r w:rsidR="00AD5169">
        <w:rPr>
          <w:i/>
          <w:iCs/>
        </w:rPr>
        <w:t xml:space="preserve"> </w:t>
      </w:r>
      <w:r w:rsidR="00AD5169">
        <w:t xml:space="preserve">We prepared </w:t>
      </w:r>
      <w:r w:rsidR="007A0AAB">
        <w:t>the information for the rest of the organisms</w:t>
      </w:r>
      <w:r w:rsidR="00AD5169">
        <w:t xml:space="preserve"> from t</w:t>
      </w:r>
      <w:r w:rsidR="00FD7356">
        <w:t xml:space="preserve">hese </w:t>
      </w:r>
      <w:r w:rsidR="007A0AAB">
        <w:t xml:space="preserve">14 </w:t>
      </w:r>
      <w:r w:rsidR="00FD7356">
        <w:t>groups in appendix section (</w:t>
      </w:r>
      <w:r w:rsidR="00FD7356">
        <w:fldChar w:fldCharType="begin"/>
      </w:r>
      <w:r w:rsidR="00FD7356">
        <w:instrText xml:space="preserve"> REF _Ref531077225 \h </w:instrText>
      </w:r>
      <w:r w:rsidR="00FD7356">
        <w:fldChar w:fldCharType="separate"/>
      </w:r>
      <w:r w:rsidR="00FD7356" w:rsidRPr="00443DC5">
        <w:rPr>
          <w:b/>
          <w:bCs/>
        </w:rPr>
        <w:t>Figure A</w:t>
      </w:r>
      <w:r w:rsidR="00FD7356">
        <w:rPr>
          <w:b/>
          <w:bCs/>
          <w:noProof/>
        </w:rPr>
        <w:t>4</w:t>
      </w:r>
      <w:r w:rsidR="00FD7356">
        <w:fldChar w:fldCharType="end"/>
      </w:r>
      <w:r w:rsidR="00FD7356">
        <w:t>-</w:t>
      </w:r>
      <w:r w:rsidR="00FD7356">
        <w:fldChar w:fldCharType="begin"/>
      </w:r>
      <w:r w:rsidR="00FD7356">
        <w:instrText xml:space="preserve"> REF _Ref531078596 \h </w:instrText>
      </w:r>
      <w:r w:rsidR="00FD7356">
        <w:fldChar w:fldCharType="separate"/>
      </w:r>
      <w:r w:rsidR="00FD7356" w:rsidRPr="007860FD">
        <w:rPr>
          <w:b/>
          <w:bCs/>
        </w:rPr>
        <w:t>Figure A</w:t>
      </w:r>
      <w:r w:rsidR="00FD7356" w:rsidRPr="007860FD">
        <w:rPr>
          <w:b/>
          <w:bCs/>
          <w:noProof/>
        </w:rPr>
        <w:t>12</w:t>
      </w:r>
      <w:r w:rsidR="00FD7356">
        <w:fldChar w:fldCharType="end"/>
      </w:r>
      <w:r w:rsidR="00AD5169">
        <w:t>)</w:t>
      </w:r>
      <w:r w:rsidR="00FD7356">
        <w:t>.</w:t>
      </w:r>
    </w:p>
    <w:p w14:paraId="29D51A59" w14:textId="61E362F8" w:rsidR="00F54E30" w:rsidRDefault="00F54E30" w:rsidP="001322CF">
      <w:pPr>
        <w:spacing w:before="120"/>
      </w:pPr>
      <w:r>
        <w:br w:type="page"/>
      </w:r>
    </w:p>
    <w:p w14:paraId="6883AD59" w14:textId="46BBFA27" w:rsidR="006C16A0" w:rsidRDefault="00D92640" w:rsidP="0096590D">
      <w:bookmarkStart w:id="169" w:name="_Toc523657802"/>
      <w:bookmarkStart w:id="170" w:name="_Ref528068735"/>
      <w:bookmarkStart w:id="171" w:name="_Ref528068745"/>
      <w:bookmarkStart w:id="172" w:name="_Ref528068758"/>
      <w:bookmarkStart w:id="173" w:name="_Ref528068828"/>
      <w:bookmarkStart w:id="174" w:name="_Toc523657804"/>
      <w:r>
        <w:rPr>
          <w:noProof/>
        </w:rPr>
        <w:lastRenderedPageBreak/>
        <mc:AlternateContent>
          <mc:Choice Requires="wps">
            <w:drawing>
              <wp:anchor distT="0" distB="0" distL="114300" distR="114300" simplePos="0" relativeHeight="251907072" behindDoc="0" locked="0" layoutInCell="1" allowOverlap="1" wp14:anchorId="0ADF7978" wp14:editId="4F84918E">
                <wp:simplePos x="0" y="0"/>
                <wp:positionH relativeFrom="column">
                  <wp:posOffset>-110490</wp:posOffset>
                </wp:positionH>
                <wp:positionV relativeFrom="paragraph">
                  <wp:posOffset>7973999</wp:posOffset>
                </wp:positionV>
                <wp:extent cx="5566410" cy="1113155"/>
                <wp:effectExtent l="0" t="0" r="0" b="4445"/>
                <wp:wrapTopAndBottom/>
                <wp:docPr id="30" name="Text Box 30"/>
                <wp:cNvGraphicFramePr/>
                <a:graphic xmlns:a="http://schemas.openxmlformats.org/drawingml/2006/main">
                  <a:graphicData uri="http://schemas.microsoft.com/office/word/2010/wordprocessingShape">
                    <wps:wsp>
                      <wps:cNvSpPr txBox="1"/>
                      <wps:spPr>
                        <a:xfrm>
                          <a:off x="0" y="0"/>
                          <a:ext cx="5566410" cy="1113155"/>
                        </a:xfrm>
                        <a:prstGeom prst="rect">
                          <a:avLst/>
                        </a:prstGeom>
                        <a:solidFill>
                          <a:prstClr val="white"/>
                        </a:solidFill>
                        <a:ln>
                          <a:noFill/>
                        </a:ln>
                      </wps:spPr>
                      <wps:txbx>
                        <w:txbxContent>
                          <w:p w14:paraId="1B36913E" w14:textId="2E3046F3" w:rsidR="002C4A82" w:rsidRPr="003145D7" w:rsidRDefault="002C4A82" w:rsidP="00411451">
                            <w:pPr>
                              <w:pStyle w:val="Caption"/>
                            </w:pPr>
                            <w:bookmarkStart w:id="175"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5"/>
                            <w:r w:rsidRPr="002613BF">
                              <w:rPr>
                                <w:b/>
                                <w:bCs/>
                              </w:rPr>
                              <w:t>:</w:t>
                            </w:r>
                            <w:r>
                              <w:rPr>
                                <w:b/>
                                <w:bCs/>
                              </w:rPr>
                              <w:t xml:space="preserve"> </w:t>
                            </w:r>
                            <w:r w:rsidRPr="00A51638">
                              <w:t>the summary of the</w:t>
                            </w:r>
                            <w:r>
                              <w:rPr>
                                <w:b/>
                                <w:bCs/>
                              </w:rPr>
                              <w:t xml:space="preserve"> </w:t>
                            </w:r>
                            <w:r>
                              <w:t xml:space="preserve">HGT &amp; competence machinery detection result in Thermus thermophilus HB27.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F7978" id="Text Box 30" o:spid="_x0000_s1060" type="#_x0000_t202" style="position:absolute;left:0;text-align:left;margin-left:-8.7pt;margin-top:627.85pt;width:438.3pt;height:87.6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" stroked="f">
                <v:textbox inset="0,0,0,0">
                  <w:txbxContent>
                    <w:p w14:paraId="1B36913E" w14:textId="2E3046F3" w:rsidR="002C4A82" w:rsidRPr="003145D7" w:rsidRDefault="002C4A82" w:rsidP="00411451">
                      <w:pPr>
                        <w:pStyle w:val="Caption"/>
                      </w:pPr>
                      <w:bookmarkStart w:id="176"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6"/>
                      <w:r w:rsidRPr="002613BF">
                        <w:rPr>
                          <w:b/>
                          <w:bCs/>
                        </w:rPr>
                        <w:t>:</w:t>
                      </w:r>
                      <w:r>
                        <w:rPr>
                          <w:b/>
                          <w:bCs/>
                        </w:rPr>
                        <w:t xml:space="preserve"> </w:t>
                      </w:r>
                      <w:r w:rsidRPr="00A51638">
                        <w:t>the summary of the</w:t>
                      </w:r>
                      <w:r>
                        <w:rPr>
                          <w:b/>
                          <w:bCs/>
                        </w:rPr>
                        <w:t xml:space="preserve"> </w:t>
                      </w:r>
                      <w:r>
                        <w:t xml:space="preserve">HGT &amp; competence machinery detection result in Thermus thermophilus HB27.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96832" behindDoc="0" locked="0" layoutInCell="1" allowOverlap="1" wp14:anchorId="222232CE" wp14:editId="2BD0E4C1">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2C4A82" w:rsidRPr="00411451" w:rsidRDefault="002C4A82"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7"/>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8"/>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9"/>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50"/>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51"/>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2"/>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61" style="position:absolute;left:0;text-align:left;margin-left:-12.4pt;margin-top:53.3pt;width:439pt;height:637.7pt;z-index:251896832;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62"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2C4A82" w:rsidRPr="00411451" w:rsidRDefault="002C4A82"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63"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64"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5"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6"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7"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3" o:title=""/>
                </v:shape>
                <v:shape id="Picture 193" o:spid="_x0000_s1069"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4" o:title=""/>
                </v:shape>
                <v:shape id="Picture 194" o:spid="_x0000_s1070"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5" o:title="" cropleft="12158f" cropright="11709f"/>
                </v:shape>
                <v:shape id="Picture 195" o:spid="_x0000_s1071"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6" o:title=""/>
                </v:shape>
                <v:shape id="Picture 196" o:spid="_x0000_s1072"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7" o:title=""/>
                </v:shape>
                <v:shape id="Picture 197" o:spid="_x0000_s1073"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8" o:title="" croptop="29285f" cropbottom="23842f" cropleft="10503f" cropright="5770f"/>
                  <o:lock v:ext="edit" aspectratio="f"/>
                </v:shape>
                <v:shape id="TextBox 21" o:spid="_x0000_s1074"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5"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6"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09120" behindDoc="0" locked="0" layoutInCell="1" allowOverlap="1" wp14:anchorId="1E67931C" wp14:editId="07E496BC">
                <wp:simplePos x="0" y="0"/>
                <wp:positionH relativeFrom="column">
                  <wp:posOffset>-78740</wp:posOffset>
                </wp:positionH>
                <wp:positionV relativeFrom="paragraph">
                  <wp:posOffset>8000034</wp:posOffset>
                </wp:positionV>
                <wp:extent cx="5566410" cy="1113155"/>
                <wp:effectExtent l="0" t="0" r="0" b="4445"/>
                <wp:wrapTopAndBottom/>
                <wp:docPr id="31" name="Text Box 31"/>
                <wp:cNvGraphicFramePr/>
                <a:graphic xmlns:a="http://schemas.openxmlformats.org/drawingml/2006/main">
                  <a:graphicData uri="http://schemas.microsoft.com/office/word/2010/wordprocessingShape">
                    <wps:wsp>
                      <wps:cNvSpPr txBox="1"/>
                      <wps:spPr>
                        <a:xfrm>
                          <a:off x="0" y="0"/>
                          <a:ext cx="5566410" cy="1113155"/>
                        </a:xfrm>
                        <a:prstGeom prst="rect">
                          <a:avLst/>
                        </a:prstGeom>
                        <a:solidFill>
                          <a:prstClr val="white"/>
                        </a:solidFill>
                        <a:ln>
                          <a:noFill/>
                        </a:ln>
                      </wps:spPr>
                      <wps:txbx>
                        <w:txbxContent>
                          <w:p w14:paraId="1472BFC9" w14:textId="6087CD33" w:rsidR="002C4A82" w:rsidRPr="00D92640" w:rsidRDefault="002C4A82" w:rsidP="00D92640">
                            <w:pPr>
                              <w:pStyle w:val="Caption"/>
                            </w:pPr>
                            <w:bookmarkStart w:id="177"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7"/>
                            <w:r w:rsidRPr="002613BF">
                              <w:rPr>
                                <w:b/>
                                <w:bCs/>
                              </w:rPr>
                              <w:t>:</w:t>
                            </w:r>
                            <w:r>
                              <w:rPr>
                                <w:b/>
                                <w:bCs/>
                              </w:rPr>
                              <w:t xml:space="preserve"> </w:t>
                            </w:r>
                            <w:r w:rsidRPr="00A51638">
                              <w:t>the summary of the</w:t>
                            </w:r>
                            <w:r>
                              <w:rPr>
                                <w:b/>
                                <w:bCs/>
                              </w:rPr>
                              <w:t xml:space="preserve"> </w:t>
                            </w:r>
                            <w:r>
                              <w:t xml:space="preserve">HGT &amp; competence machinery detection result in A. ADP1.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7931C" id="Text Box 31" o:spid="_x0000_s1077" type="#_x0000_t202" style="position:absolute;left:0;text-align:left;margin-left:-6.2pt;margin-top:629.9pt;width:438.3pt;height:87.6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" stroked="f">
                <v:textbox inset="0,0,0,0">
                  <w:txbxContent>
                    <w:p w14:paraId="1472BFC9" w14:textId="6087CD33" w:rsidR="002C4A82" w:rsidRPr="00D92640" w:rsidRDefault="002C4A82" w:rsidP="00D92640">
                      <w:pPr>
                        <w:pStyle w:val="Caption"/>
                      </w:pPr>
                      <w:bookmarkStart w:id="178"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8"/>
                      <w:r w:rsidRPr="002613BF">
                        <w:rPr>
                          <w:b/>
                          <w:bCs/>
                        </w:rPr>
                        <w:t>:</w:t>
                      </w:r>
                      <w:r>
                        <w:rPr>
                          <w:b/>
                          <w:bCs/>
                        </w:rPr>
                        <w:t xml:space="preserve"> </w:t>
                      </w:r>
                      <w:r w:rsidRPr="00A51638">
                        <w:t>the summary of the</w:t>
                      </w:r>
                      <w:r>
                        <w:rPr>
                          <w:b/>
                          <w:bCs/>
                        </w:rPr>
                        <w:t xml:space="preserve"> </w:t>
                      </w:r>
                      <w:r>
                        <w:t xml:space="preserve">HGT &amp; competence machinery detection result in A. ADP1.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98880" behindDoc="0" locked="0" layoutInCell="1" allowOverlap="1" wp14:anchorId="6EC5D43A" wp14:editId="67775CDF">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2C4A82" w:rsidRDefault="002C4A82"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9"/>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60"/>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61"/>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2"/>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3"/>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4"/>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8" style="position:absolute;left:0;text-align:left;margin-left:-12.45pt;margin-top:53pt;width:439.35pt;height:637.75pt;z-index:251898880;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9"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2C4A82" w:rsidRDefault="002C4A82"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80"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81"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82"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83"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84"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5"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5" o:title="" cropleft="11957f" cropright="11513f"/>
                </v:shape>
                <v:shape id="Picture 209" o:spid="_x0000_s1086"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6" o:title=""/>
                </v:shape>
                <v:shape id="Picture 210" o:spid="_x0000_s1087"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7" o:title=""/>
                </v:shape>
                <v:shape id="Picture 211" o:spid="_x0000_s1088"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8" o:title=""/>
                </v:shape>
                <v:shape id="Picture 212" o:spid="_x0000_s1089"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9" o:title=""/>
                </v:shape>
                <v:shape id="Picture 213" o:spid="_x0000_s1090"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70" o:title="" croptop="29459f" cropbottom="23451f" cropleft="6854f" cropright="6266f"/>
                </v:shape>
                <v:shape id="TextBox 21" o:spid="_x0000_s1091"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92"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93"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11168" behindDoc="0" locked="0" layoutInCell="1" allowOverlap="1" wp14:anchorId="6C4D3A77" wp14:editId="6932C827">
                <wp:simplePos x="0" y="0"/>
                <wp:positionH relativeFrom="column">
                  <wp:posOffset>-86360</wp:posOffset>
                </wp:positionH>
                <wp:positionV relativeFrom="paragraph">
                  <wp:posOffset>7996555</wp:posOffset>
                </wp:positionV>
                <wp:extent cx="5499735" cy="88201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499735" cy="882015"/>
                        </a:xfrm>
                        <a:prstGeom prst="rect">
                          <a:avLst/>
                        </a:prstGeom>
                        <a:solidFill>
                          <a:prstClr val="white"/>
                        </a:solidFill>
                        <a:ln>
                          <a:noFill/>
                        </a:ln>
                      </wps:spPr>
                      <wps:txbx>
                        <w:txbxContent>
                          <w:p w14:paraId="53E575DF" w14:textId="582FCB6F" w:rsidR="002C4A82" w:rsidRPr="00D92640" w:rsidRDefault="002C4A82" w:rsidP="00D92640">
                            <w:pPr>
                              <w:pStyle w:val="Caption"/>
                            </w:pPr>
                            <w:bookmarkStart w:id="179"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9"/>
                            <w:r w:rsidRPr="002613BF">
                              <w:rPr>
                                <w:b/>
                                <w:bCs/>
                              </w:rPr>
                              <w:t>:</w:t>
                            </w:r>
                            <w:r>
                              <w:rPr>
                                <w:b/>
                                <w:bCs/>
                              </w:rPr>
                              <w:t xml:space="preserve"> </w:t>
                            </w:r>
                            <w:r w:rsidRPr="00A51638">
                              <w:t>the summary of the</w:t>
                            </w:r>
                            <w:r>
                              <w:rPr>
                                <w:b/>
                                <w:bCs/>
                              </w:rPr>
                              <w:t xml:space="preserve"> </w:t>
                            </w:r>
                            <w:r>
                              <w:t>HGT &amp; competence machinery detection result in A. b AB5075</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D3A77" id="Text Box 32" o:spid="_x0000_s1094" type="#_x0000_t202" style="position:absolute;left:0;text-align:left;margin-left:-6.8pt;margin-top:629.65pt;width:433.05pt;height:69.4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" stroked="f">
                <v:textbox inset="0,0,0,0">
                  <w:txbxContent>
                    <w:p w14:paraId="53E575DF" w14:textId="582FCB6F" w:rsidR="002C4A82" w:rsidRPr="00D92640" w:rsidRDefault="002C4A82" w:rsidP="00D92640">
                      <w:pPr>
                        <w:pStyle w:val="Caption"/>
                      </w:pPr>
                      <w:bookmarkStart w:id="180"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80"/>
                      <w:r w:rsidRPr="002613BF">
                        <w:rPr>
                          <w:b/>
                          <w:bCs/>
                        </w:rPr>
                        <w:t>:</w:t>
                      </w:r>
                      <w:r>
                        <w:rPr>
                          <w:b/>
                          <w:bCs/>
                        </w:rPr>
                        <w:t xml:space="preserve"> </w:t>
                      </w:r>
                      <w:r w:rsidRPr="00A51638">
                        <w:t>the summary of the</w:t>
                      </w:r>
                      <w:r>
                        <w:rPr>
                          <w:b/>
                          <w:bCs/>
                        </w:rPr>
                        <w:t xml:space="preserve"> </w:t>
                      </w:r>
                      <w:r>
                        <w:t>HGT &amp; competence machinery detection result in A. b AB5075</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28224" behindDoc="0" locked="0" layoutInCell="1" allowOverlap="1" wp14:anchorId="19E12C51" wp14:editId="5C3564A5">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71"/>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2"/>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3"/>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4"/>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5"/>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6"/>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5" style="position:absolute;left:0;text-align:left;margin-left:-15.75pt;margin-top:53.3pt;width:439.05pt;height:637.75pt;z-index:251828224;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6"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7"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8"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9"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00"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01"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102"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7" o:title=""/>
                </v:shape>
                <v:shape id="Picture 241" o:spid="_x0000_s1103"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8" o:title=""/>
                </v:shape>
                <v:shape id="Picture 242" o:spid="_x0000_s1104"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9" o:title="" cropleft="14481f" cropright="14497f"/>
                </v:shape>
                <v:shape id="Picture 243" o:spid="_x0000_s1105"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80" o:title=""/>
                </v:shape>
                <v:shape id="Picture 244" o:spid="_x0000_s1106"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81" o:title=""/>
                </v:shape>
                <v:shape id="Picture 245" o:spid="_x0000_s1107"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2" o:title="" croptop="23780f" cropbottom="23436f" cropleft="1985f"/>
                  <o:lock v:ext="edit" aspectratio="f"/>
                </v:shape>
                <v:shape id="TextBox 23" o:spid="_x0000_s1108"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9"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10"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13216" behindDoc="0" locked="0" layoutInCell="1" allowOverlap="1" wp14:anchorId="3CF86B51" wp14:editId="0762FE0A">
                <wp:simplePos x="0" y="0"/>
                <wp:positionH relativeFrom="column">
                  <wp:posOffset>-78740</wp:posOffset>
                </wp:positionH>
                <wp:positionV relativeFrom="paragraph">
                  <wp:posOffset>7996555</wp:posOffset>
                </wp:positionV>
                <wp:extent cx="5506085" cy="1120775"/>
                <wp:effectExtent l="0" t="0" r="5715" b="0"/>
                <wp:wrapTopAndBottom/>
                <wp:docPr id="33" name="Text Box 33"/>
                <wp:cNvGraphicFramePr/>
                <a:graphic xmlns:a="http://schemas.openxmlformats.org/drawingml/2006/main">
                  <a:graphicData uri="http://schemas.microsoft.com/office/word/2010/wordprocessingShape">
                    <wps:wsp>
                      <wps:cNvSpPr txBox="1"/>
                      <wps:spPr>
                        <a:xfrm>
                          <a:off x="0" y="0"/>
                          <a:ext cx="5506085" cy="1120775"/>
                        </a:xfrm>
                        <a:prstGeom prst="rect">
                          <a:avLst/>
                        </a:prstGeom>
                        <a:solidFill>
                          <a:prstClr val="white"/>
                        </a:solidFill>
                        <a:ln>
                          <a:noFill/>
                        </a:ln>
                      </wps:spPr>
                      <wps:txbx>
                        <w:txbxContent>
                          <w:p w14:paraId="51FE3AE1" w14:textId="603CD65E" w:rsidR="002C4A82" w:rsidRPr="00D92640" w:rsidRDefault="002C4A82" w:rsidP="00D92640">
                            <w:pPr>
                              <w:pStyle w:val="Caption"/>
                            </w:pPr>
                            <w:bookmarkStart w:id="181"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81"/>
                            <w:r>
                              <w:rPr>
                                <w:b/>
                                <w:bCs/>
                              </w:rPr>
                              <w:t xml:space="preserve">: </w:t>
                            </w:r>
                            <w:r w:rsidRPr="00A51638">
                              <w:t>the summary of the</w:t>
                            </w:r>
                            <w:r>
                              <w:rPr>
                                <w:b/>
                                <w:bCs/>
                              </w:rPr>
                              <w:t xml:space="preserve"> </w:t>
                            </w:r>
                            <w:r>
                              <w:t>HGT &amp; competence machinery detection result in A. b 29R1</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86B51" id="Text Box 33" o:spid="_x0000_s1111" type="#_x0000_t202" style="position:absolute;left:0;text-align:left;margin-left:-6.2pt;margin-top:629.65pt;width:433.55pt;height:88.2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" stroked="f">
                <v:textbox inset="0,0,0,0">
                  <w:txbxContent>
                    <w:p w14:paraId="51FE3AE1" w14:textId="603CD65E" w:rsidR="002C4A82" w:rsidRPr="00D92640" w:rsidRDefault="002C4A82" w:rsidP="00D92640">
                      <w:pPr>
                        <w:pStyle w:val="Caption"/>
                      </w:pPr>
                      <w:bookmarkStart w:id="182"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82"/>
                      <w:r>
                        <w:rPr>
                          <w:b/>
                          <w:bCs/>
                        </w:rPr>
                        <w:t xml:space="preserve">: </w:t>
                      </w:r>
                      <w:r w:rsidRPr="00A51638">
                        <w:t>the summary of the</w:t>
                      </w:r>
                      <w:r>
                        <w:rPr>
                          <w:b/>
                          <w:bCs/>
                        </w:rPr>
                        <w:t xml:space="preserve"> </w:t>
                      </w:r>
                      <w:r>
                        <w:t>HGT &amp; competence machinery detection result in A. b 29R1</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0272" behindDoc="0" locked="0" layoutInCell="1" allowOverlap="1" wp14:anchorId="2B29A3B7" wp14:editId="7BB86EE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3"/>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4"/>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5"/>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6"/>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7"/>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2C4A82" w:rsidRPr="006C16A0" w:rsidRDefault="002C4A8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12" style="position:absolute;left:0;text-align:left;margin-left:-12.4pt;margin-top:52.75pt;width:436.55pt;height:637.8pt;z-index:251830272;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13"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14"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5"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6"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7"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8"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9"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8" o:title=""/>
                </v:shape>
                <v:shape id="Picture 257" o:spid="_x0000_s1120"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9" o:title=""/>
                </v:shape>
                <v:shape id="Picture 258" o:spid="_x0000_s1121"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90" o:title=""/>
                </v:shape>
                <v:shape id="Picture 259" o:spid="_x0000_s1122"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91" o:title=""/>
                </v:shape>
                <v:shape id="TextBox 19" o:spid="_x0000_s1123"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24"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5"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6"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2" o:title="" croptop="23719f" cropbottom="24340f" cropleft="2057f"/>
                  <o:lock v:ext="edit" aspectratio="f"/>
                </v:shape>
                <v:shape id="TextBox 24" o:spid="_x0000_s1127"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2C4A82" w:rsidRPr="006C16A0" w:rsidRDefault="002C4A8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15264" behindDoc="0" locked="0" layoutInCell="1" allowOverlap="1" wp14:anchorId="6E753971" wp14:editId="6D840A6E">
                <wp:simplePos x="0" y="0"/>
                <wp:positionH relativeFrom="column">
                  <wp:posOffset>-78740</wp:posOffset>
                </wp:positionH>
                <wp:positionV relativeFrom="paragraph">
                  <wp:posOffset>7885430</wp:posOffset>
                </wp:positionV>
                <wp:extent cx="5561965" cy="1136650"/>
                <wp:effectExtent l="0" t="0" r="635" b="6350"/>
                <wp:wrapTopAndBottom/>
                <wp:docPr id="34" name="Text Box 34"/>
                <wp:cNvGraphicFramePr/>
                <a:graphic xmlns:a="http://schemas.openxmlformats.org/drawingml/2006/main">
                  <a:graphicData uri="http://schemas.microsoft.com/office/word/2010/wordprocessingShape">
                    <wps:wsp>
                      <wps:cNvSpPr txBox="1"/>
                      <wps:spPr>
                        <a:xfrm>
                          <a:off x="0" y="0"/>
                          <a:ext cx="5561965" cy="1136650"/>
                        </a:xfrm>
                        <a:prstGeom prst="rect">
                          <a:avLst/>
                        </a:prstGeom>
                        <a:solidFill>
                          <a:prstClr val="white"/>
                        </a:solidFill>
                        <a:ln>
                          <a:noFill/>
                        </a:ln>
                      </wps:spPr>
                      <wps:txbx>
                        <w:txbxContent>
                          <w:p w14:paraId="7824B426" w14:textId="46DD2BBD" w:rsidR="002C4A82" w:rsidRPr="00D92640" w:rsidRDefault="002C4A82" w:rsidP="00D92640">
                            <w:pPr>
                              <w:pStyle w:val="Caption"/>
                            </w:pPr>
                            <w:bookmarkStart w:id="183"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83"/>
                            <w:r>
                              <w:rPr>
                                <w:b/>
                                <w:bCs/>
                              </w:rPr>
                              <w:t xml:space="preserve">: </w:t>
                            </w:r>
                            <w:r w:rsidRPr="00A51638">
                              <w:t>the summary of the</w:t>
                            </w:r>
                            <w:r>
                              <w:rPr>
                                <w:b/>
                                <w:bCs/>
                              </w:rPr>
                              <w:t xml:space="preserve"> </w:t>
                            </w:r>
                            <w:r>
                              <w:t>HGT &amp; competence machinery detection result in A. b ATCC 19606</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753971" id="Text Box 34" o:spid="_x0000_s1128" type="#_x0000_t202" style="position:absolute;left:0;text-align:left;margin-left:-6.2pt;margin-top:620.9pt;width:437.95pt;height:89.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" stroked="f">
                <v:textbox inset="0,0,0,0">
                  <w:txbxContent>
                    <w:p w14:paraId="7824B426" w14:textId="46DD2BBD" w:rsidR="002C4A82" w:rsidRPr="00D92640" w:rsidRDefault="002C4A82" w:rsidP="00D92640">
                      <w:pPr>
                        <w:pStyle w:val="Caption"/>
                      </w:pPr>
                      <w:bookmarkStart w:id="184"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84"/>
                      <w:r>
                        <w:rPr>
                          <w:b/>
                          <w:bCs/>
                        </w:rPr>
                        <w:t xml:space="preserve">: </w:t>
                      </w:r>
                      <w:r w:rsidRPr="00A51638">
                        <w:t>the summary of the</w:t>
                      </w:r>
                      <w:r>
                        <w:rPr>
                          <w:b/>
                          <w:bCs/>
                        </w:rPr>
                        <w:t xml:space="preserve"> </w:t>
                      </w:r>
                      <w:r>
                        <w:t>HGT &amp; competence machinery detection result in A. b ATCC 19606</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36416" behindDoc="0" locked="0" layoutInCell="1" allowOverlap="1" wp14:anchorId="198C9277" wp14:editId="7D910EE0">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3"/>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4"/>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5"/>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6"/>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2C4A82" w:rsidRPr="006C16A0" w:rsidRDefault="002C4A8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7"/>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9" style="position:absolute;left:0;text-align:left;margin-left:-13.05pt;margin-top:52.7pt;width:439.35pt;height:637.8pt;z-index:251836416;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30"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31"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32"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33"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34"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5"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6"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7"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8"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9"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8" o:title=""/>
                </v:shape>
                <v:shape id="Picture 308" o:spid="_x0000_s1140"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9" o:title=""/>
                </v:shape>
                <v:shape id="Picture 309" o:spid="_x0000_s1141"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100" o:title=""/>
                </v:shape>
                <v:shape id="Picture 310" o:spid="_x0000_s1142"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101" o:title=""/>
                </v:shape>
                <v:shape id="TextBox 22" o:spid="_x0000_s1143"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2C4A82" w:rsidRPr="006C16A0" w:rsidRDefault="002C4A8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44"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2" o:title="" croptop="24064f" cropbottom="24250f" cropleft="2052f"/>
                  <o:lock v:ext="edit" aspectratio="f"/>
                </v:shape>
                <w10:wrap type="topAndBottom" anchory="page"/>
              </v:group>
            </w:pict>
          </mc:Fallback>
        </mc:AlternateContent>
      </w:r>
      <w:r w:rsidR="006C16A0">
        <w:br w:type="page"/>
      </w:r>
    </w:p>
    <w:p w14:paraId="4D875E86" w14:textId="2750194C" w:rsidR="003E580B" w:rsidRDefault="003E580B" w:rsidP="001B476A">
      <w:pPr>
        <w:pStyle w:val="Heading3"/>
      </w:pPr>
      <w:bookmarkStart w:id="185" w:name="_Ref528331268"/>
      <w:bookmarkStart w:id="186" w:name="_Toc528762469"/>
      <w:r>
        <w:lastRenderedPageBreak/>
        <w:t xml:space="preserve">Detection </w:t>
      </w:r>
      <w:r w:rsidR="007A0AAB">
        <w:t xml:space="preserve">of </w:t>
      </w:r>
      <w:r>
        <w:t>competence machineries</w:t>
      </w:r>
      <w:bookmarkEnd w:id="169"/>
      <w:bookmarkEnd w:id="170"/>
      <w:bookmarkEnd w:id="171"/>
      <w:bookmarkEnd w:id="172"/>
      <w:bookmarkEnd w:id="173"/>
      <w:bookmarkEnd w:id="185"/>
      <w:bookmarkEnd w:id="186"/>
    </w:p>
    <w:p w14:paraId="0A920485" w14:textId="30994F82" w:rsidR="00292D08" w:rsidRDefault="00DC0C4A" w:rsidP="000549D7">
      <w:r>
        <w:t>At the core of</w:t>
      </w:r>
      <w:r w:rsidR="00EB548E">
        <w:t xml:space="preserve"> this investigation, </w:t>
      </w:r>
      <w:r w:rsidR="004651B1">
        <w:t xml:space="preserve">our </w:t>
      </w:r>
      <w:r w:rsidR="007A0AAB">
        <w:t>main</w:t>
      </w:r>
      <w:r w:rsidR="004651B1">
        <w:t xml:space="preserve"> goal was to detect a signal in</w:t>
      </w:r>
      <w:r w:rsidR="007A0AAB">
        <w:t xml:space="preserve"> the</w:t>
      </w:r>
      <w:r w:rsidR="004651B1">
        <w:t xml:space="preserve"> genome</w:t>
      </w:r>
      <w:r w:rsidR="007A0AAB">
        <w:t>s of bacteria</w:t>
      </w:r>
      <w:r w:rsidR="004651B1">
        <w:t xml:space="preserve"> which </w:t>
      </w:r>
      <w:r w:rsidR="007A0AAB">
        <w:t>are</w:t>
      </w:r>
      <w:r w:rsidR="004651B1">
        <w:t xml:space="preserve"> able to </w:t>
      </w:r>
      <w:r w:rsidR="007A0AAB">
        <w:t>uptake</w:t>
      </w:r>
      <w:r w:rsidR="004651B1">
        <w:t xml:space="preserve"> exogenous DNA from their environment and </w:t>
      </w:r>
      <w:r w:rsidR="006217F1">
        <w:t>undergo genetic transformation</w:t>
      </w:r>
      <w:r w:rsidR="00F17C29">
        <w:t xml:space="preserve"> in comparison to </w:t>
      </w:r>
      <w:r w:rsidR="007A0AAB">
        <w:t>those bacteria which are not</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w:t>
      </w:r>
      <w:r w:rsidR="007A0AAB">
        <w:t xml:space="preserve"> the</w:t>
      </w:r>
      <w:r w:rsidR="006C16A0">
        <w:t xml:space="preserve"> DNA uptake machinery. </w:t>
      </w:r>
      <w:r w:rsidR="00CF4E78">
        <w:t>Considering this</w:t>
      </w:r>
      <w:r w:rsidR="006C16A0">
        <w:t xml:space="preserve">, </w:t>
      </w:r>
      <w:r w:rsidR="00CB7BDD">
        <w:t>five important and known apparatus</w:t>
      </w:r>
      <w:r w:rsidR="007A0AAB">
        <w:t>e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7A0AAB">
        <w:t xml:space="preserve">, </w:t>
      </w:r>
      <w:r w:rsidR="000C54D6">
        <w:t xml:space="preserve">Type IV pili in </w:t>
      </w:r>
      <w:r w:rsidR="000C54D6" w:rsidRPr="00292D08">
        <w:rPr>
          <w:i/>
          <w:iCs/>
        </w:rPr>
        <w:t>Bacillus subtilis</w:t>
      </w:r>
      <w:r w:rsidR="000C54D6">
        <w:t xml:space="preserve"> </w:t>
      </w:r>
      <w:r w:rsidR="000C54D6">
        <w:fldChar w:fldCharType="begin" w:fldLock="1"/>
      </w:r>
      <w:r w:rsidR="007A0AAB">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manualFormatting":"(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7A0AAB">
        <w:rPr>
          <w:noProof/>
        </w:rPr>
        <w:t>(Hamoen, Venema</w:t>
      </w:r>
      <w:r w:rsidR="000C54D6" w:rsidRPr="000C54D6">
        <w:rPr>
          <w:noProof/>
        </w:rPr>
        <w:t xml:space="preserve">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7A0AAB">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manualFormatting":"(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7A0AAB">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w:instrText>
      </w:r>
      <w:r w:rsidR="007A0AAB" w:rsidRPr="007A0AAB">
        <w:instrText xml:space="preserve">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7A0AAB">
        <w:rPr>
          <w:noProof/>
        </w:rPr>
        <w:t>(</w:t>
      </w:r>
      <w:r w:rsidR="00292D08" w:rsidRPr="00292D08">
        <w:rPr>
          <w:noProof/>
        </w:rPr>
        <w:t>Averhoff &amp; Graf, 2008)</w:t>
      </w:r>
      <w:r w:rsidR="00292D08">
        <w:fldChar w:fldCharType="end"/>
      </w:r>
      <w:r w:rsidR="00292D08">
        <w:t>.</w:t>
      </w:r>
    </w:p>
    <w:p w14:paraId="74ACD154" w14:textId="65A412A8" w:rsidR="00712CD0" w:rsidRPr="00F8774F" w:rsidRDefault="0039745A" w:rsidP="00CC2440">
      <w:r>
        <w:t xml:space="preserve">Each </w:t>
      </w:r>
      <w:r w:rsidR="007A0AAB">
        <w:t xml:space="preserve">of the </w:t>
      </w:r>
      <w:r>
        <w:t>DNA uptake systems include</w:t>
      </w:r>
      <w:r w:rsidR="007A0AAB">
        <w:t>s a</w:t>
      </w:r>
      <w:r w:rsidR="00292D08">
        <w:t xml:space="preserve"> number of proteins t</w:t>
      </w:r>
      <w:r w:rsidR="00357E2E">
        <w:t>hat function in DNA uptake and p</w:t>
      </w:r>
      <w:r w:rsidR="00292D08">
        <w:t>rocessing.</w:t>
      </w:r>
      <w:r w:rsidR="00357E2E">
        <w:t xml:space="preserve"> These competence genes</w:t>
      </w:r>
      <w:r w:rsidR="007A0AAB">
        <w:t xml:space="preserve"> are</w:t>
      </w:r>
      <w:r w:rsidR="00357E2E">
        <w:t xml:space="preserve"> involve</w:t>
      </w:r>
      <w:r w:rsidR="007A0AAB">
        <w:t>d</w:t>
      </w:r>
      <w:r w:rsidR="00357E2E">
        <w:t xml:space="preserve"> in</w:t>
      </w:r>
      <w:r w:rsidR="00C478D9">
        <w:t xml:space="preserve"> one or multiple</w:t>
      </w:r>
      <w:r w:rsidR="00BA1164">
        <w:t xml:space="preserv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w:t>
      </w:r>
      <w:r w:rsidR="00C478D9">
        <w:t xml:space="preserve"> biogenesis</w:t>
      </w:r>
      <w:r w:rsidR="00357E2E">
        <w:t xml:space="preserve">. </w:t>
      </w:r>
      <w:r w:rsidR="00CF4E78">
        <w:t>To this end</w:t>
      </w:r>
      <w:r w:rsidR="00DC0C4A">
        <w:t xml:space="preserve">, we detected the orthologs of the </w:t>
      </w:r>
      <w:r w:rsidR="00EB548E">
        <w:t>corresponding DNA uptake machinery</w:t>
      </w:r>
      <w:r w:rsidR="00C478D9">
        <w:t xml:space="preserve"> or phylogenetically</w:t>
      </w:r>
      <w:r w:rsidR="00CF4E78">
        <w:t xml:space="preserve"> closely related</w:t>
      </w:r>
      <w:r w:rsidR="00DC0C4A">
        <w:t xml:space="preserve"> </w:t>
      </w:r>
      <w:r w:rsidR="00C478D9">
        <w:t>machineries</w:t>
      </w:r>
      <w:r w:rsidR="00CF4E78">
        <w:t xml:space="preserve">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w:t>
      </w:r>
      <w:r w:rsidR="00C478D9">
        <w:t>primarily</w:t>
      </w:r>
      <w:r w:rsidR="00CF4E78">
        <w:t xml:space="preserve"> on </w:t>
      </w:r>
      <w:r w:rsidR="00CF4E78">
        <w:rPr>
          <w:i/>
          <w:iCs/>
        </w:rPr>
        <w:t xml:space="preserve">Acinetobacter </w:t>
      </w:r>
      <w:r w:rsidR="006A596B">
        <w:t>genus</w:t>
      </w:r>
      <w:r w:rsidR="00C478D9">
        <w:t>, in particular</w:t>
      </w:r>
      <w:r w:rsidR="006A596B">
        <w:t xml:space="preserve"> </w:t>
      </w:r>
      <w:r w:rsidR="00CF4E78">
        <w:rPr>
          <w:i/>
          <w:iCs/>
        </w:rPr>
        <w:t>A. baumannii</w:t>
      </w:r>
      <w:r w:rsidR="00CF4E78">
        <w:t>.</w:t>
      </w:r>
      <w:r w:rsidR="006A596B">
        <w:t xml:space="preserve"> </w:t>
      </w:r>
      <w:r w:rsidR="009E3F92">
        <w:t>In this case</w:t>
      </w:r>
      <w:r w:rsidR="00EB548E">
        <w:t>,</w:t>
      </w:r>
      <w:r w:rsidR="00723C18">
        <w:t xml:space="preserve"> the related DNA uptake system was the</w:t>
      </w:r>
      <w:r w:rsidR="00EB548E">
        <w:t xml:space="preserve"> </w:t>
      </w:r>
      <w:r w:rsidR="00C478D9">
        <w:t>type IV pilus</w:t>
      </w:r>
      <w:r w:rsidR="00723C18">
        <w:t xml:space="preserve">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478D9">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C478D9">
        <w:rPr>
          <w:noProof/>
        </w:rPr>
        <w:t>(</w:t>
      </w:r>
      <w:r w:rsidR="00EB34AF" w:rsidRPr="00EB34AF">
        <w:rPr>
          <w:noProof/>
        </w:rPr>
        <w:t>Averhoff &amp; Graf, 2008)</w:t>
      </w:r>
      <w:r w:rsidR="00EB34AF">
        <w:fldChar w:fldCharType="end"/>
      </w:r>
      <w:r w:rsidR="00EB34AF">
        <w:t>.</w:t>
      </w:r>
      <w:r w:rsidR="00C478D9">
        <w:t xml:space="preserve"> O</w:t>
      </w:r>
      <w:r w:rsidR="00CC2440">
        <w:t xml:space="preserve">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6C3ADC2B" w:rsidR="006B1118" w:rsidRDefault="00723C18" w:rsidP="0055525B">
      <w:pPr>
        <w:pStyle w:val="Caption"/>
        <w:spacing w:after="120"/>
      </w:pPr>
      <w:bookmarkStart w:id="187" w:name="_Ref528579740"/>
      <w:bookmarkStart w:id="188" w:name="_Ref528579733"/>
      <w:r w:rsidRPr="00CC2440">
        <w:rPr>
          <w:b/>
          <w:bCs/>
          <w:noProof/>
        </w:rPr>
        <w:lastRenderedPageBreak/>
        <w:drawing>
          <wp:anchor distT="0" distB="0" distL="114300" distR="114300" simplePos="0" relativeHeight="251863040" behindDoc="0" locked="0" layoutInCell="1" allowOverlap="1" wp14:anchorId="42B5B4C6" wp14:editId="40F49D63">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3">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64064" behindDoc="0" locked="0" layoutInCell="1" allowOverlap="1" wp14:anchorId="1B50A318" wp14:editId="0346BC1B">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185E6288" w:rsidR="002C4A82" w:rsidRPr="002E63F2" w:rsidRDefault="002C4A82" w:rsidP="00CC2440">
                            <w:pPr>
                              <w:pStyle w:val="Caption"/>
                              <w:rPr>
                                <w:noProof/>
                              </w:rPr>
                            </w:pPr>
                            <w:bookmarkStart w:id="189"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9"/>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fldChar w:fldCharType="separate"/>
                            </w:r>
                            <w:r>
                              <w:rPr>
                                <w:noProof/>
                              </w:rPr>
                              <w:t>(</w:t>
                            </w:r>
                            <w:r w:rsidRPr="00C074A7">
                              <w:rPr>
                                <w:noProof/>
                              </w:rPr>
                              <w:t>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5" type="#_x0000_t202" style="position:absolute;left:0;text-align:left;margin-left:8.05pt;margin-top:668.05pt;width:419.1pt;height:19.9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185E6288" w:rsidR="002C4A82" w:rsidRPr="002E63F2" w:rsidRDefault="002C4A82" w:rsidP="00CC2440">
                      <w:pPr>
                        <w:pStyle w:val="Caption"/>
                        <w:rPr>
                          <w:noProof/>
                        </w:rPr>
                      </w:pPr>
                      <w:bookmarkStart w:id="19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9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fldChar w:fldCharType="separate"/>
                      </w:r>
                      <w:r>
                        <w:rPr>
                          <w:noProof/>
                        </w:rPr>
                        <w:t>(</w:t>
                      </w:r>
                      <w:r w:rsidRPr="00C074A7">
                        <w:rPr>
                          <w:noProof/>
                        </w:rPr>
                        <w:t>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FA3A2E">
        <w:rPr>
          <w:b/>
          <w:bCs/>
          <w:noProof/>
        </w:rPr>
        <w:t>3</w:t>
      </w:r>
      <w:r w:rsidR="006B1118" w:rsidRPr="00CC2440">
        <w:rPr>
          <w:b/>
          <w:bCs/>
        </w:rPr>
        <w:fldChar w:fldCharType="end"/>
      </w:r>
      <w:bookmarkEnd w:id="187"/>
      <w:r w:rsidR="006B1118" w:rsidRPr="00CC2440">
        <w:rPr>
          <w:b/>
          <w:bCs/>
        </w:rPr>
        <w:t>:</w:t>
      </w:r>
      <w:r w:rsidR="006B1118">
        <w:t xml:space="preserve"> proteins &amp; their functions in type IV pili uptake system</w:t>
      </w:r>
      <w:bookmarkEnd w:id="188"/>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458DE688" w14:textId="12B48F2B" w:rsidR="0057494E" w:rsidRPr="002C4A82" w:rsidRDefault="00787F3B" w:rsidP="005E04FC">
      <w:pPr>
        <w:spacing w:before="240"/>
        <w:rPr>
          <w:i/>
          <w:iCs/>
        </w:rPr>
      </w:pPr>
      <w:r>
        <w:rPr>
          <w:noProof/>
        </w:rPr>
        <w:lastRenderedPageBreak/>
        <mc:AlternateContent>
          <mc:Choice Requires="wpg">
            <w:drawing>
              <wp:anchor distT="0" distB="0" distL="114300" distR="114300" simplePos="0" relativeHeight="251964416" behindDoc="0" locked="0" layoutInCell="1" allowOverlap="1" wp14:anchorId="725133AC" wp14:editId="21B03CE5">
                <wp:simplePos x="0" y="0"/>
                <wp:positionH relativeFrom="column">
                  <wp:posOffset>-158115</wp:posOffset>
                </wp:positionH>
                <wp:positionV relativeFrom="paragraph">
                  <wp:posOffset>4677410</wp:posOffset>
                </wp:positionV>
                <wp:extent cx="5761355" cy="3850005"/>
                <wp:effectExtent l="0" t="0" r="4445" b="0"/>
                <wp:wrapTopAndBottom/>
                <wp:docPr id="330" name="Group 330"/>
                <wp:cNvGraphicFramePr/>
                <a:graphic xmlns:a="http://schemas.openxmlformats.org/drawingml/2006/main">
                  <a:graphicData uri="http://schemas.microsoft.com/office/word/2010/wordprocessingGroup">
                    <wpg:wgp>
                      <wpg:cNvGrpSpPr/>
                      <wpg:grpSpPr>
                        <a:xfrm>
                          <a:off x="0" y="0"/>
                          <a:ext cx="5761355" cy="3850005"/>
                          <a:chOff x="-170519" y="1"/>
                          <a:chExt cx="5763586" cy="3851499"/>
                        </a:xfrm>
                      </wpg:grpSpPr>
                      <wpg:grpSp>
                        <wpg:cNvPr id="15" name="Group 15"/>
                        <wpg:cNvGrpSpPr/>
                        <wpg:grpSpPr>
                          <a:xfrm>
                            <a:off x="-170519" y="1"/>
                            <a:ext cx="5734074" cy="3851499"/>
                            <a:chOff x="-170519" y="1"/>
                            <a:chExt cx="5734074" cy="3851988"/>
                          </a:xfrm>
                        </wpg:grpSpPr>
                        <pic:pic xmlns:pic="http://schemas.openxmlformats.org/drawingml/2006/picture">
                          <pic:nvPicPr>
                            <pic:cNvPr id="5" name="Picture 5"/>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170519" y="1"/>
                              <a:ext cx="5734074" cy="3026200"/>
                            </a:xfrm>
                            <a:prstGeom prst="rect">
                              <a:avLst/>
                            </a:prstGeom>
                          </pic:spPr>
                        </pic:pic>
                        <wps:wsp>
                          <wps:cNvPr id="14" name="Text Box 14"/>
                          <wps:cNvSpPr txBox="1"/>
                          <wps:spPr>
                            <a:xfrm>
                              <a:off x="104943" y="3229688"/>
                              <a:ext cx="5366756" cy="622301"/>
                            </a:xfrm>
                            <a:prstGeom prst="rect">
                              <a:avLst/>
                            </a:prstGeom>
                            <a:solidFill>
                              <a:prstClr val="white"/>
                            </a:solidFill>
                            <a:ln>
                              <a:noFill/>
                            </a:ln>
                          </wps:spPr>
                          <wps:txbx>
                            <w:txbxContent>
                              <w:p w14:paraId="65B2BE78" w14:textId="22A6FB15" w:rsidR="002C4A82" w:rsidRPr="00E11748" w:rsidRDefault="002C4A82" w:rsidP="00B47C07">
                                <w:pPr>
                                  <w:pStyle w:val="Caption"/>
                                  <w:rPr>
                                    <w:noProof/>
                                  </w:rPr>
                                </w:pPr>
                                <w:bookmarkStart w:id="191"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91"/>
                                <w:r w:rsidRPr="00B47C07">
                                  <w:rPr>
                                    <w:b/>
                                    <w:bCs/>
                                  </w:rPr>
                                  <w:t>:</w:t>
                                </w:r>
                                <w:r>
                                  <w:t xml:space="preserve"> type IV pilus</w:t>
                                </w:r>
                                <w:r w:rsidRPr="0055637C">
                                  <w:t xml:space="preserve"> </w:t>
                                </w:r>
                                <w:r>
                                  <w:t xml:space="preserve">of A. ADP1 (reference taxon) and </w:t>
                                </w:r>
                                <w:r w:rsidRPr="0055637C">
                                  <w:t>orthologs in 9 A. baumannii strains</w:t>
                                </w:r>
                                <w:r>
                                  <w:t>.</w:t>
                                </w:r>
                                <w:r w:rsidRPr="0055637C">
                                  <w:t xml:space="preserve"> </w:t>
                                </w:r>
                                <w:r>
                                  <w:t>The color of the tiles depicts</w:t>
                                </w:r>
                                <w:r w:rsidRPr="0055637C">
                                  <w:t xml:space="preserve"> the feature architecture scores in forward direction (seed </w:t>
                                </w:r>
                                <w:r>
                                  <w:t>-&gt;</w:t>
                                </w:r>
                                <w:r w:rsidRPr="0055637C">
                                  <w:t xml:space="preserve"> orthologs)</w:t>
                                </w:r>
                                <w:r>
                                  <w:t>. A white square indicates the absence of an ortho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29" name="Text Box 329"/>
                        <wps:cNvSpPr txBox="1"/>
                        <wps:spPr>
                          <a:xfrm>
                            <a:off x="4952987" y="744265"/>
                            <a:ext cx="640080" cy="274320"/>
                          </a:xfrm>
                          <a:prstGeom prst="rect">
                            <a:avLst/>
                          </a:prstGeom>
                          <a:noFill/>
                          <a:ln w="6350">
                            <a:noFill/>
                          </a:ln>
                        </wps:spPr>
                        <wps:txbx>
                          <w:txbxContent>
                            <w:p w14:paraId="0394EDF8" w14:textId="3A2C6506" w:rsidR="002C4A82" w:rsidRPr="00E928E6" w:rsidRDefault="002C4A82">
                              <w:pPr>
                                <w:rPr>
                                  <w:color w:val="595959" w:themeColor="text1" w:themeTint="A6"/>
                                  <w:sz w:val="16"/>
                                  <w:szCs w:val="16"/>
                                </w:rPr>
                              </w:pPr>
                              <w:r w:rsidRPr="00E928E6">
                                <w:rPr>
                                  <w:color w:val="595959" w:themeColor="text1" w:themeTint="A6"/>
                                  <w:sz w:val="16"/>
                                  <w:szCs w:val="16"/>
                                </w:rPr>
                                <w:t>FAS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5133AC" id="Group 330" o:spid="_x0000_s1146" style="position:absolute;left:0;text-align:left;margin-left:-12.45pt;margin-top:368.3pt;width:453.65pt;height:303.15pt;z-index:251964416;mso-width-relative:margin;mso-height-relative:margin" coordorigin="-1705" coordsize="57635,3851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">
                <v:group id="Group 15" o:spid="_x0000_s1147" style="position:absolute;left:-1705;width:57340;height:38515" coordorigin="-1705" coordsize="57340,385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Picture 5" o:spid="_x0000_s1148" type="#_x0000_t75" style="position:absolute;left:-1705;width:57340;height:302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5" o:title=""/>
                  </v:shape>
                  <v:shape id="Text Box 14" o:spid="_x0000_s1149" type="#_x0000_t202" style="position:absolute;left:1049;top:32296;width:53667;height:62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22A6FB15" w:rsidR="002C4A82" w:rsidRPr="00E11748" w:rsidRDefault="002C4A82" w:rsidP="00B47C07">
                          <w:pPr>
                            <w:pStyle w:val="Caption"/>
                            <w:rPr>
                              <w:noProof/>
                            </w:rPr>
                          </w:pPr>
                          <w:bookmarkStart w:id="192"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92"/>
                          <w:r w:rsidRPr="00B47C07">
                            <w:rPr>
                              <w:b/>
                              <w:bCs/>
                            </w:rPr>
                            <w:t>:</w:t>
                          </w:r>
                          <w:r>
                            <w:t xml:space="preserve"> type IV pilus</w:t>
                          </w:r>
                          <w:r w:rsidRPr="0055637C">
                            <w:t xml:space="preserve"> </w:t>
                          </w:r>
                          <w:r>
                            <w:t xml:space="preserve">of A. ADP1 (reference taxon) and </w:t>
                          </w:r>
                          <w:r w:rsidRPr="0055637C">
                            <w:t>orthologs in 9 A. baumannii strains</w:t>
                          </w:r>
                          <w:r>
                            <w:t>.</w:t>
                          </w:r>
                          <w:r w:rsidRPr="0055637C">
                            <w:t xml:space="preserve"> </w:t>
                          </w:r>
                          <w:r>
                            <w:t>The color of the tiles depicts</w:t>
                          </w:r>
                          <w:r w:rsidRPr="0055637C">
                            <w:t xml:space="preserve"> the feature architecture scores in forward direction (seed </w:t>
                          </w:r>
                          <w:r>
                            <w:t>-&gt;</w:t>
                          </w:r>
                          <w:r w:rsidRPr="0055637C">
                            <w:t xml:space="preserve"> orthologs)</w:t>
                          </w:r>
                          <w:r>
                            <w:t>. A white square indicates the absence of an ortholog.</w:t>
                          </w:r>
                        </w:p>
                      </w:txbxContent>
                    </v:textbox>
                  </v:shape>
                </v:group>
                <v:shape id="Text Box 329" o:spid="_x0000_s1150" type="#_x0000_t202" style="position:absolute;left:49529;top:7442;width:6401;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" filled="f" stroked="f" strokeweight=".5pt">
                  <v:textbox>
                    <w:txbxContent>
                      <w:p w14:paraId="0394EDF8" w14:textId="3A2C6506" w:rsidR="002C4A82" w:rsidRPr="00E928E6" w:rsidRDefault="002C4A82">
                        <w:pPr>
                          <w:rPr>
                            <w:color w:val="595959" w:themeColor="text1" w:themeTint="A6"/>
                            <w:sz w:val="16"/>
                            <w:szCs w:val="16"/>
                          </w:rPr>
                        </w:pPr>
                        <w:r w:rsidRPr="00E928E6">
                          <w:rPr>
                            <w:color w:val="595959" w:themeColor="text1" w:themeTint="A6"/>
                            <w:sz w:val="16"/>
                            <w:szCs w:val="16"/>
                          </w:rPr>
                          <w:t>FAS score</w:t>
                        </w:r>
                      </w:p>
                    </w:txbxContent>
                  </v:textbox>
                </v:shape>
                <w10:wrap type="topAndBottom"/>
              </v:group>
            </w:pict>
          </mc:Fallback>
        </mc:AlternateContent>
      </w:r>
      <w:r w:rsidR="005341CC">
        <w:t>T</w:t>
      </w:r>
      <w:r w:rsidR="00C478D9">
        <w:t xml:space="preserve">o </w:t>
      </w:r>
      <w:r w:rsidR="005E04FC">
        <w:t>give</w:t>
      </w:r>
      <w:r w:rsidR="00C478D9">
        <w:t xml:space="preserve"> an</w:t>
      </w:r>
      <w:r w:rsidR="00EB24C6">
        <w:t xml:space="preserve"> initial </w:t>
      </w:r>
      <w:r w:rsidR="00593184">
        <w:t>impression</w:t>
      </w:r>
      <w:r w:rsidR="00EA2674">
        <w:t>,</w:t>
      </w:r>
      <w:r w:rsidR="005E04FC">
        <w:t xml:space="preserve"> in</w:t>
      </w:r>
      <w:r w:rsidR="00EA2674">
        <w:t xml:space="preserve"> </w:t>
      </w:r>
      <w:r w:rsidR="005E04FC">
        <w:rPr>
          <w:b/>
          <w:bCs/>
        </w:rPr>
        <w:fldChar w:fldCharType="begin"/>
      </w:r>
      <w:r w:rsidR="005E04FC">
        <w:instrText xml:space="preserve"> REF _Ref528588577 \h </w:instrText>
      </w:r>
      <w:r w:rsidR="005E04FC">
        <w:rPr>
          <w:b/>
          <w:bCs/>
        </w:rPr>
      </w:r>
      <w:r w:rsidR="005E04FC">
        <w:rPr>
          <w:b/>
          <w:bCs/>
        </w:rPr>
        <w:fldChar w:fldCharType="separate"/>
      </w:r>
      <w:r w:rsidR="005E04FC" w:rsidRPr="00B47C07">
        <w:rPr>
          <w:b/>
          <w:bCs/>
        </w:rPr>
        <w:t xml:space="preserve">Figure </w:t>
      </w:r>
      <w:r w:rsidR="005E04FC">
        <w:rPr>
          <w:b/>
          <w:bCs/>
          <w:noProof/>
        </w:rPr>
        <w:t>20</w:t>
      </w:r>
      <w:r w:rsidR="005E04FC">
        <w:rPr>
          <w:b/>
          <w:bCs/>
        </w:rPr>
        <w:fldChar w:fldCharType="end"/>
      </w:r>
      <w:r w:rsidR="005E04FC">
        <w:rPr>
          <w:b/>
          <w:bCs/>
        </w:rPr>
        <w:t xml:space="preserve"> </w:t>
      </w:r>
      <w:r w:rsidR="00EB24C6">
        <w:t xml:space="preserve">we </w:t>
      </w:r>
      <w:r w:rsidR="00F8774F">
        <w:t>represent</w:t>
      </w:r>
      <w:r w:rsidR="00EB24C6">
        <w:t xml:space="preserve"> the </w:t>
      </w:r>
      <w:r w:rsidR="00590C41">
        <w:t>presence/</w:t>
      </w:r>
      <w:r>
        <w:t xml:space="preserve">absence of </w:t>
      </w:r>
      <w:r w:rsidR="00344312">
        <w:t xml:space="preserve">orthologs to </w:t>
      </w:r>
      <w:r w:rsidR="00E0755C">
        <w:t xml:space="preserve">the genes building up the </w:t>
      </w:r>
      <w:r w:rsidR="00E0755C">
        <w:t>type IV pilus</w:t>
      </w:r>
      <w:r w:rsidR="00EB24C6">
        <w:t xml:space="preserve"> </w:t>
      </w:r>
      <w:r w:rsidR="00E0755C">
        <w:t xml:space="preserve">for </w:t>
      </w:r>
      <w:r w:rsidR="002A2EDF">
        <w:t>nine</w:t>
      </w:r>
      <w:r w:rsidR="000549D7">
        <w:t xml:space="preserve"> </w:t>
      </w:r>
      <w:r w:rsidR="00EB24C6">
        <w:rPr>
          <w:i/>
          <w:iCs/>
        </w:rPr>
        <w:t>A. baumannii</w:t>
      </w:r>
      <w:r w:rsidR="00EA2674">
        <w:rPr>
          <w:i/>
          <w:iCs/>
        </w:rPr>
        <w:t xml:space="preserve"> </w:t>
      </w:r>
      <w:r w:rsidR="000549D7">
        <w:t>strains</w:t>
      </w:r>
      <w:r w:rsidR="00F81782">
        <w:t xml:space="preserve"> (</w:t>
      </w:r>
      <w:r w:rsidR="00F81782">
        <w:t>clinical isolates</w:t>
      </w:r>
      <w:r w:rsidR="00F81782">
        <w:t>) which</w:t>
      </w:r>
      <w:r w:rsidR="005341CC">
        <w:t xml:space="preserve"> </w:t>
      </w:r>
      <w:r w:rsidR="00F81782">
        <w:t>have been tested for natural competence</w:t>
      </w:r>
      <w:r w:rsidR="00EA2674">
        <w:t xml:space="preserve"> in</w:t>
      </w:r>
      <w:r w:rsidR="00C478D9">
        <w:t xml:space="preserve"> the</w:t>
      </w:r>
      <w:r w:rsidR="00EA2674">
        <w:t xml:space="preserve"> lab</w:t>
      </w:r>
      <w:r w:rsidR="00C478D9">
        <w:t>oratory</w:t>
      </w:r>
      <w:r w:rsidR="00EA2674">
        <w:t>.</w:t>
      </w:r>
      <w:r w:rsidR="00F81782">
        <w:t xml:space="preserve"> The y-</w:t>
      </w:r>
      <w:r w:rsidR="005341CC">
        <w:t>axis of the image</w:t>
      </w:r>
      <w:r w:rsidR="005E04FC">
        <w:t xml:space="preserve"> </w:t>
      </w:r>
      <w:r w:rsidR="00EA2674">
        <w:t xml:space="preserve">displays </w:t>
      </w:r>
      <w:r w:rsidR="005E04FC">
        <w:t>the</w:t>
      </w:r>
      <w:r w:rsidR="00EB24C6">
        <w:t xml:space="preserve"> </w:t>
      </w:r>
      <w:r w:rsidR="005E0FFC">
        <w:rPr>
          <w:i/>
          <w:iCs/>
        </w:rPr>
        <w:t xml:space="preserve">A. baumannii </w:t>
      </w:r>
      <w:r w:rsidR="005E0FFC">
        <w:t xml:space="preserve">taxa </w:t>
      </w:r>
      <w:r w:rsidR="00572CD0">
        <w:t>of</w:t>
      </w:r>
      <w:r w:rsidR="005E0FFC">
        <w:t xml:space="preserve"> which </w:t>
      </w:r>
      <w:r w:rsidR="00F81782">
        <w:t>three</w:t>
      </w:r>
      <w:r w:rsidR="00FD3BD3">
        <w:t xml:space="preserve"> were validated as </w:t>
      </w:r>
      <w:r w:rsidR="005E0FFC">
        <w:t>the condition</w:t>
      </w:r>
      <w:r w:rsidR="00094167">
        <w:t>ally competent bacteria</w:t>
      </w:r>
      <w:r w:rsidR="00871D7A">
        <w:t xml:space="preserve"> in</w:t>
      </w:r>
      <w:r w:rsidR="00572CD0">
        <w:t xml:space="preserve"> the</w:t>
      </w:r>
      <w:r w:rsidR="00871D7A">
        <w:t xml:space="preserve"> lab</w:t>
      </w:r>
      <w:r w:rsidR="00572CD0">
        <w:t>oratory</w:t>
      </w:r>
      <w:r w:rsidR="00871D7A">
        <w:t xml:space="preserve"> (green box)</w:t>
      </w:r>
      <w:r w:rsidR="005E04FC">
        <w:t xml:space="preserve"> </w:t>
      </w:r>
      <w:r w:rsidR="005E04FC">
        <w:fldChar w:fldCharType="begin" w:fldLock="1"/>
      </w:r>
      <w:r w:rsidR="005E04F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4FC">
        <w:fldChar w:fldCharType="separate"/>
      </w:r>
      <w:r w:rsidR="005E04FC" w:rsidRPr="005E0FFC">
        <w:rPr>
          <w:noProof/>
        </w:rPr>
        <w:t>(Godeux et al., 2018)</w:t>
      </w:r>
      <w:r w:rsidR="005E04FC">
        <w:fldChar w:fldCharType="end"/>
      </w:r>
      <w:r w:rsidR="00094167">
        <w:t xml:space="preserve">, </w:t>
      </w:r>
      <w:r w:rsidR="00F81782">
        <w:t>three more</w:t>
      </w:r>
      <w:r w:rsidR="00871D7A">
        <w:t xml:space="preserve"> c</w:t>
      </w:r>
      <w:r w:rsidR="00F81782">
        <w:t>ould not uptake exogenous DNA under</w:t>
      </w:r>
      <w:r w:rsidR="00871D7A">
        <w:t xml:space="preserve"> any </w:t>
      </w:r>
      <w:r w:rsidR="00F81782">
        <w:t>test</w:t>
      </w:r>
      <w:r w:rsidR="00572CD0">
        <w:t xml:space="preserve"> </w:t>
      </w:r>
      <w:r w:rsidR="00871D7A">
        <w:t>co</w:t>
      </w:r>
      <w:r w:rsidR="00572CD0">
        <w:t>nditions (red box)</w:t>
      </w:r>
      <w:r w:rsidR="00D76642">
        <w:t xml:space="preserve"> </w:t>
      </w:r>
      <w:r w:rsidR="00D76642">
        <w:fldChar w:fldCharType="begin" w:fldLock="1"/>
      </w:r>
      <w:r w:rsidR="00D76642">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D76642">
        <w:fldChar w:fldCharType="separate"/>
      </w:r>
      <w:r w:rsidR="00D76642" w:rsidRPr="005E0FFC">
        <w:rPr>
          <w:noProof/>
        </w:rPr>
        <w:t>(Godeux et al., 2018)</w:t>
      </w:r>
      <w:r w:rsidR="00D76642">
        <w:fldChar w:fldCharType="end"/>
      </w:r>
      <w:r w:rsidR="00572CD0">
        <w:t xml:space="preserve">, and there </w:t>
      </w:r>
      <w:r w:rsidR="00A63EA6">
        <w:t>does not yet exist any</w:t>
      </w:r>
      <w:r w:rsidR="00871D7A">
        <w:t xml:space="preserve"> </w:t>
      </w:r>
      <w:r w:rsidR="00572CD0">
        <w:t xml:space="preserve">conclusive </w:t>
      </w:r>
      <w:r w:rsidR="00871D7A">
        <w:t xml:space="preserve">evidence for </w:t>
      </w:r>
      <w:r w:rsidR="00A63EA6">
        <w:t>natural competence in any of the</w:t>
      </w:r>
      <w:r w:rsidR="00871D7A">
        <w:t xml:space="preserve"> three</w:t>
      </w:r>
      <w:r w:rsidR="00572CD0">
        <w:t xml:space="preserve"> strains</w:t>
      </w:r>
      <w:r w:rsidR="00A63EA6">
        <w:t xml:space="preserve"> on top </w:t>
      </w:r>
      <w:r w:rsidR="00871D7A">
        <w:t>(yellow box).</w:t>
      </w:r>
      <w:r w:rsidR="00103665">
        <w:t xml:space="preserve"> </w:t>
      </w:r>
      <w:r w:rsidR="002C4A82">
        <w:t>Keep i</w:t>
      </w:r>
      <w:r w:rsidR="00A63EA6">
        <w:t xml:space="preserve">n mind that we are talking </w:t>
      </w:r>
      <w:r w:rsidR="002C4A82">
        <w:t xml:space="preserve">about the strains that </w:t>
      </w:r>
      <w:r w:rsidR="005E04FC">
        <w:t xml:space="preserve">have been </w:t>
      </w:r>
      <w:r w:rsidR="002C4A82">
        <w:t>analyzed in our study</w:t>
      </w:r>
      <w:r w:rsidR="00A63EA6">
        <w:t xml:space="preserve"> here,</w:t>
      </w:r>
      <w:r w:rsidR="005E04FC">
        <w:t xml:space="preserve"> not all existing isolates</w:t>
      </w:r>
      <w:r w:rsidR="002C4A82">
        <w:t xml:space="preserve">. For instance, 28 clinical isolates from </w:t>
      </w:r>
      <w:r w:rsidR="002C4A82">
        <w:rPr>
          <w:i/>
          <w:iCs/>
        </w:rPr>
        <w:t>A. b ATCC 17978</w:t>
      </w:r>
      <w:r w:rsidR="002C4A82">
        <w:t xml:space="preserve"> </w:t>
      </w:r>
      <w:r w:rsidR="00A63EA6">
        <w:t>have been studied previously where</w:t>
      </w:r>
      <w:r w:rsidR="005E04FC">
        <w:t xml:space="preserve"> 10 of them</w:t>
      </w:r>
      <w:r w:rsidR="002C4A82">
        <w:t xml:space="preserve"> have been identified as </w:t>
      </w:r>
      <w:r w:rsidR="005341CC">
        <w:t xml:space="preserve">being </w:t>
      </w:r>
      <w:r w:rsidR="002C4A82">
        <w:t>conditionally competent</w:t>
      </w:r>
      <w:r w:rsidR="00A63EA6">
        <w:t xml:space="preserve"> </w:t>
      </w:r>
      <w:r w:rsidR="00A63EA6">
        <w:fldChar w:fldCharType="begin" w:fldLock="1"/>
      </w:r>
      <w:r w:rsidR="00013090">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manualFormatting":"(Wilharm, Piesker, Laue &amp; Skiebe, 2013)","plainTextFormattedCitation":"(Wilharm, Piesker, Laue, &amp; Skiebe, 2013)","previouslyFormattedCitation":"(Wilharm, Piesker, Laue, &amp; Skiebe, 2013)"},"properties":{"noteIndex":0},"schema":"https://github.com/citation-style-language/schema/raw/master/csl-citation.json"}</w:instrText>
      </w:r>
      <w:r w:rsidR="00A63EA6">
        <w:fldChar w:fldCharType="separate"/>
      </w:r>
      <w:r w:rsidR="00A63EA6">
        <w:rPr>
          <w:noProof/>
        </w:rPr>
        <w:t>(Wilharm, Piesker, Laue</w:t>
      </w:r>
      <w:r w:rsidR="00A63EA6" w:rsidRPr="002C4A82">
        <w:rPr>
          <w:noProof/>
        </w:rPr>
        <w:t xml:space="preserve"> &amp; Skiebe, 2013)</w:t>
      </w:r>
      <w:r w:rsidR="00A63EA6">
        <w:fldChar w:fldCharType="end"/>
      </w:r>
      <w:r w:rsidR="002C4A82">
        <w:t xml:space="preserve">. </w:t>
      </w:r>
      <w:r w:rsidR="00A63EA6">
        <w:t>However,</w:t>
      </w:r>
      <w:r w:rsidR="002C4A82">
        <w:t xml:space="preserve"> there is still no proof about the </w:t>
      </w:r>
      <w:r w:rsidR="00E14D92">
        <w:t xml:space="preserve">natural competence of the </w:t>
      </w:r>
      <w:r w:rsidR="002C4A82">
        <w:t xml:space="preserve">strain </w:t>
      </w:r>
      <w:r w:rsidR="00E14D92">
        <w:t>in</w:t>
      </w:r>
      <w:r w:rsidR="002C4A82">
        <w:t xml:space="preserve"> our investigation </w:t>
      </w:r>
      <w:r w:rsidR="002C4A82" w:rsidRPr="00E14D92">
        <w:rPr>
          <w:sz w:val="22"/>
          <w:szCs w:val="22"/>
        </w:rPr>
        <w:t>(</w:t>
      </w:r>
      <w:r w:rsidR="005E04FC" w:rsidRPr="00E14D92">
        <w:rPr>
          <w:i/>
          <w:iCs/>
          <w:sz w:val="22"/>
          <w:szCs w:val="22"/>
        </w:rPr>
        <w:t>A. b ATCC 17978-mff</w:t>
      </w:r>
      <w:r w:rsidR="002C4A82" w:rsidRPr="00E14D92">
        <w:rPr>
          <w:i/>
          <w:iCs/>
          <w:sz w:val="22"/>
          <w:szCs w:val="22"/>
        </w:rPr>
        <w:t xml:space="preserve">, </w:t>
      </w:r>
      <w:proofErr w:type="spellStart"/>
      <w:r w:rsidR="002C4A82" w:rsidRPr="00E14D92">
        <w:rPr>
          <w:sz w:val="22"/>
          <w:szCs w:val="22"/>
        </w:rPr>
        <w:t>RefSeq</w:t>
      </w:r>
      <w:proofErr w:type="spellEnd"/>
      <w:r w:rsidR="002C4A82" w:rsidRPr="00E14D92">
        <w:rPr>
          <w:sz w:val="22"/>
          <w:szCs w:val="22"/>
        </w:rPr>
        <w:t xml:space="preserve"> assembly accession: GCF_001077675.1</w:t>
      </w:r>
      <w:r w:rsidR="005E04FC" w:rsidRPr="00E14D92">
        <w:rPr>
          <w:i/>
          <w:iCs/>
          <w:sz w:val="22"/>
          <w:szCs w:val="22"/>
        </w:rPr>
        <w:t>).</w:t>
      </w:r>
      <w:r w:rsidR="00A63EA6">
        <w:rPr>
          <w:i/>
          <w:iCs/>
        </w:rPr>
        <w:t xml:space="preserve"> </w:t>
      </w:r>
    </w:p>
    <w:p w14:paraId="2E35DF05" w14:textId="77777777" w:rsidR="00E14D92" w:rsidRDefault="00E14D92" w:rsidP="00E66B22">
      <w:r>
        <w:br w:type="page"/>
      </w:r>
    </w:p>
    <w:p w14:paraId="3AFC26A4" w14:textId="08EFD302" w:rsidR="0057494E" w:rsidRPr="000C7B21" w:rsidRDefault="00E66B22" w:rsidP="00590C41">
      <w:r>
        <w:lastRenderedPageBreak/>
        <w:t>The results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w:t>
      </w:r>
      <w:r w:rsidR="00E14D92">
        <w:t>demonstrate</w:t>
      </w:r>
      <w:r w:rsidR="00E14D92">
        <w:t xml:space="preserve"> </w:t>
      </w:r>
      <w:r>
        <w:t>that</w:t>
      </w:r>
      <w:r w:rsidR="00B47C07">
        <w:t xml:space="preserve"> non-competent strains are missing </w:t>
      </w:r>
      <w:r w:rsidR="00840363">
        <w:t>one or more</w:t>
      </w:r>
      <w:r w:rsidR="00B47C07">
        <w:t xml:space="preserve"> vital gene</w:t>
      </w:r>
      <w:r w:rsidR="00787F3B">
        <w:t xml:space="preserve">s such as </w:t>
      </w:r>
      <w:proofErr w:type="spellStart"/>
      <w:r w:rsidR="00787F3B">
        <w:t>comP</w:t>
      </w:r>
      <w:proofErr w:type="spellEnd"/>
      <w:r w:rsidR="00787F3B">
        <w:t xml:space="preserve">, </w:t>
      </w:r>
      <w:proofErr w:type="spellStart"/>
      <w:r w:rsidR="00787F3B">
        <w:t>comA</w:t>
      </w:r>
      <w:proofErr w:type="spellEnd"/>
      <w:r w:rsidR="00787F3B">
        <w:t xml:space="preserve">, </w:t>
      </w:r>
      <w:proofErr w:type="spellStart"/>
      <w:r w:rsidR="00787F3B">
        <w:t>comN</w:t>
      </w:r>
      <w:proofErr w:type="spellEnd"/>
      <w:r w:rsidR="00840363">
        <w:t xml:space="preserve"> or</w:t>
      </w:r>
      <w:r w:rsidR="00787F3B">
        <w:t xml:space="preserve"> missing some domains in presence genes</w:t>
      </w:r>
      <w:r w:rsidR="00B47C07">
        <w:t xml:space="preserve">. </w:t>
      </w:r>
      <w:r w:rsidR="00013090">
        <w:t>Since the existence of each</w:t>
      </w:r>
      <w:r w:rsidR="00840363">
        <w:t xml:space="preserve"> </w:t>
      </w:r>
      <w:r w:rsidR="00013090">
        <w:t xml:space="preserve">of these </w:t>
      </w:r>
      <w:r w:rsidR="00840363">
        <w:t xml:space="preserve">gene is necessary </w:t>
      </w:r>
      <w:r w:rsidR="000925B1">
        <w:t xml:space="preserve">and plays </w:t>
      </w:r>
      <w:r w:rsidR="00013090">
        <w:t xml:space="preserve">a </w:t>
      </w:r>
      <w:r w:rsidR="000925B1">
        <w:t xml:space="preserve">role </w:t>
      </w:r>
      <w:r w:rsidR="00013090">
        <w:t xml:space="preserve">in </w:t>
      </w:r>
      <w:r w:rsidR="00840363">
        <w:t>accomplish</w:t>
      </w:r>
      <w:r w:rsidR="00013090">
        <w:t>ing</w:t>
      </w:r>
      <w:r w:rsidR="00840363">
        <w:t xml:space="preserve"> </w:t>
      </w:r>
      <w:r w:rsidR="000925B1">
        <w:t>the machinery</w:t>
      </w:r>
      <w:r w:rsidR="00840363">
        <w:t xml:space="preserve"> process, even the absence of one </w:t>
      </w:r>
      <w:r w:rsidR="000925B1">
        <w:t>protein</w:t>
      </w:r>
      <w:r w:rsidR="00840363">
        <w:t xml:space="preserve"> can disrupt the system</w:t>
      </w:r>
      <w:r w:rsidR="00013090">
        <w:t>’s</w:t>
      </w:r>
      <w:r w:rsidR="00840363">
        <w:t xml:space="preserve"> functionality</w:t>
      </w:r>
      <w:r w:rsidR="00013090">
        <w:t xml:space="preserve"> </w:t>
      </w:r>
      <w:r w:rsidR="00013090">
        <w:fldChar w:fldCharType="begin" w:fldLock="1"/>
      </w:r>
      <w:r w:rsidR="00013090">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rsidR="00013090">
        <w:fldChar w:fldCharType="separate"/>
      </w:r>
      <w:r w:rsidR="00013090" w:rsidRPr="00013090">
        <w:rPr>
          <w:noProof/>
          <w:lang w:val="de-DE"/>
        </w:rPr>
        <w:t>(Averhoff &amp; Graf, 2008)</w:t>
      </w:r>
      <w:r w:rsidR="00013090">
        <w:fldChar w:fldCharType="end"/>
      </w:r>
      <w:r w:rsidR="00013090" w:rsidRPr="00013090">
        <w:rPr>
          <w:lang w:val="de-DE"/>
        </w:rPr>
        <w:t>,</w:t>
      </w:r>
      <w:r w:rsidR="00E14D92" w:rsidRPr="00013090">
        <w:rPr>
          <w:lang w:val="de-DE"/>
        </w:rPr>
        <w:t xml:space="preserve"> </w:t>
      </w:r>
      <w:r w:rsidR="00013090">
        <w:fldChar w:fldCharType="begin" w:fldLock="1"/>
      </w:r>
      <w:r w:rsidR="00013090" w:rsidRPr="00013090">
        <w:rPr>
          <w:lang w:val="de-DE"/>
        </w:rPr>
        <w:instrText>ADDIN CSL_CITATION {"citationItems":[{"id":"ITEM-1","itemData":{"DOI":"10.1016/j.tim.2015.10.008","ISSN":"0966842X","abstract":"The sophisticated DNA-uptake machinery used during natural transformation is still poorly characterized, especially in Gram-negative bacteria where the transforming DNA has to cross two membranes as well as the peptidoglycan layer before entering the cytoplasm. The DNA-uptake machinery was hypothesized to take the form of a pseudopilus, which, upon repeated cycles of extension and retraction, would pull external DNA towards the cell surface or into the periplasmic space, followed by translocation across the cytoplasmic membrane. In this review, we summarize recent advances on the DNA-uptake machinery of V. cholerae, highlighting the presence of an extended competence-induced pilus and the contribution of a conserved DNA-binding protein that acts as a ratchet and reels DNA into the periplasm.","author":[{"dropping-particle":"","family":"Matthey","given":"Noémie","non-dropping-particle":"","parse-names":false,"suffix":""},{"dropping-particle":"","family":"Blokesch","given":"Melanie","non-dropping-particle":"","parse-names":false,"suffix":""}],"container-title":"Trends in Microbiology","id":"ITEM-1","issue":"2","issued":{"date-parts":[["2016"]]},"page":"98-110","title":"The DNA-Uptake Process of Naturally Competent Vibrio cholerae","type":"article-journal","volume":"24"},"uris":["http://www.mendeley.com/documents/?uuid=e88641b2-9190-3935-8d93-a932ca4e97fd"]}],"mendeley":{"formattedCitation":"(Matthey &amp; Blokesch, 2016)","plainTextFormattedCitation":"(Matthey &amp; Blokesch, 2016)","previouslyFormattedCitation":"(Matthey &amp; Blokesch, 2016)"},"properties":{"noteIndex":0},"schema":"https://github.com/citation-style-language/schema/raw/master/csl-citation.json"}</w:instrText>
      </w:r>
      <w:r w:rsidR="00013090">
        <w:fldChar w:fldCharType="separate"/>
      </w:r>
      <w:r w:rsidR="00013090" w:rsidRPr="00013090">
        <w:rPr>
          <w:noProof/>
          <w:lang w:val="de-DE"/>
        </w:rPr>
        <w:t>(Matthey &amp; Blokesch, 2016)</w:t>
      </w:r>
      <w:r w:rsidR="00013090">
        <w:fldChar w:fldCharType="end"/>
      </w:r>
      <w:r w:rsidR="00013090" w:rsidRPr="00013090">
        <w:rPr>
          <w:lang w:val="de-DE"/>
        </w:rPr>
        <w:t xml:space="preserve">, </w:t>
      </w:r>
      <w:r w:rsidR="00013090">
        <w:fldChar w:fldCharType="begin" w:fldLock="1"/>
      </w:r>
      <w:r w:rsidR="00013090" w:rsidRPr="00013090">
        <w:rPr>
          <w:lang w:val="de-DE"/>
        </w:rPr>
        <w:instrText>ADDIN CSL_CITATION {"citationItems":[{"id":"ITEM-1","itemData":{"DOI":"10.1371/journal.pone.0182139","ISBN":"1111111111","ISSN":"19326203","PMID":"28771515","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aa6f4ef7-ab01-33f3-b717-eea9ea84bcd8"]}],"mendeley":{"formattedCitation":"(Leong et al., 2017a)","plainTextFormattedCitation":"(Leong et al., 2017a)","previouslyFormattedCitation":"(Leong et al., 2017a)"},"properties":{"noteIndex":0},"schema":"https://github.com/citation-style-language/schema/raw/master/csl-citation.json"}</w:instrText>
      </w:r>
      <w:r w:rsidR="00013090">
        <w:fldChar w:fldCharType="separate"/>
      </w:r>
      <w:r w:rsidR="00013090" w:rsidRPr="00013090">
        <w:rPr>
          <w:noProof/>
          <w:lang w:val="de-DE"/>
        </w:rPr>
        <w:t>(Leong et al., 2017a)</w:t>
      </w:r>
      <w:r w:rsidR="00013090">
        <w:fldChar w:fldCharType="end"/>
      </w:r>
      <w:r w:rsidR="000C7B21" w:rsidRPr="00A72072">
        <w:t xml:space="preserve">. </w:t>
      </w:r>
      <w:r w:rsidR="00B47C07" w:rsidRPr="00013090">
        <w:t xml:space="preserve">More interestingly, </w:t>
      </w:r>
      <w:r w:rsidRPr="00013090">
        <w:t>not only</w:t>
      </w:r>
      <w:r w:rsidR="00840363" w:rsidRPr="00013090">
        <w:t xml:space="preserve"> </w:t>
      </w:r>
      <w:r w:rsidR="000925B1" w:rsidRPr="00013090">
        <w:t xml:space="preserve">the </w:t>
      </w:r>
      <w:r w:rsidR="00840363" w:rsidRPr="00013090">
        <w:t xml:space="preserve">missing genes but </w:t>
      </w:r>
      <w:r w:rsidR="000925B1" w:rsidRPr="00013090">
        <w:t xml:space="preserve">probably </w:t>
      </w:r>
      <w:r w:rsidRPr="00013090">
        <w:t>even</w:t>
      </w:r>
      <w:r w:rsidR="000925B1" w:rsidRPr="00013090">
        <w:t xml:space="preserve"> the </w:t>
      </w:r>
      <w:r w:rsidRPr="00013090">
        <w:t>missing domains</w:t>
      </w:r>
      <w:r w:rsidR="000925B1" w:rsidRPr="00013090">
        <w:t xml:space="preserve"> </w:t>
      </w:r>
      <w:r w:rsidR="00840363" w:rsidRPr="00013090">
        <w:t xml:space="preserve">can change the main </w:t>
      </w:r>
      <w:r w:rsidR="000925B1" w:rsidRPr="00013090">
        <w:t>operation</w:t>
      </w:r>
      <w:r w:rsidR="00013090" w:rsidRPr="00013090">
        <w:t xml:space="preserve"> </w:t>
      </w:r>
      <w:r w:rsidR="00013090">
        <w:rPr>
          <w:lang w:val="de-DE"/>
        </w:rPr>
        <w:fldChar w:fldCharType="begin" w:fldLock="1"/>
      </w:r>
      <w:r w:rsidR="00A7207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013090">
        <w:rPr>
          <w:lang w:val="de-DE"/>
        </w:rPr>
        <w:fldChar w:fldCharType="separate"/>
      </w:r>
      <w:r w:rsidR="00013090" w:rsidRPr="00013090">
        <w:rPr>
          <w:noProof/>
        </w:rPr>
        <w:t>(Whittaker &amp; Hynes, 2002)</w:t>
      </w:r>
      <w:r w:rsidR="00013090">
        <w:rPr>
          <w:lang w:val="de-DE"/>
        </w:rPr>
        <w:fldChar w:fldCharType="end"/>
      </w:r>
      <w:r w:rsidR="00840363" w:rsidRPr="00013090">
        <w:t>.</w:t>
      </w:r>
      <w:r w:rsidRPr="00013090">
        <w:t xml:space="preserve"> </w:t>
      </w:r>
      <w:r w:rsidR="000925B1">
        <w:t>In this example you see that</w:t>
      </w:r>
      <w:r w:rsidR="00B47C07">
        <w:t xml:space="preserve"> </w:t>
      </w:r>
      <w:r w:rsidR="00013090">
        <w:t xml:space="preserve">all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w:t>
      </w:r>
      <w:r w:rsidR="00013090">
        <w:t xml:space="preserve"> (low FAS score, light green)</w:t>
      </w:r>
      <w:r w:rsidR="000C7B21">
        <w:t xml:space="preserve">.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w:t>
      </w:r>
      <w:r w:rsidR="00013090">
        <w:t xml:space="preserve">an </w:t>
      </w:r>
      <w:r w:rsidR="000C7B21">
        <w:t xml:space="preserve">antagonistic </w:t>
      </w:r>
      <w:r w:rsidR="00013090">
        <w:t>e</w:t>
      </w:r>
      <w:r w:rsidR="000C7B21">
        <w:t xml:space="preserve">ffect to </w:t>
      </w:r>
      <w:proofErr w:type="spellStart"/>
      <w:r w:rsidR="000C7B21">
        <w:t>pilT</w:t>
      </w:r>
      <w:proofErr w:type="spellEnd"/>
      <w:r w:rsidR="006E7F6C">
        <w:t xml:space="preserve"> </w:t>
      </w:r>
      <w:r w:rsidR="006E7F6C">
        <w:fldChar w:fldCharType="begin" w:fldLock="1"/>
      </w:r>
      <w:r w:rsidR="00013090">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manualFormatting":"(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013090">
        <w:rPr>
          <w:noProof/>
        </w:rPr>
        <w:t>(Salzer, Joos</w:t>
      </w:r>
      <w:r w:rsidR="006E7F6C" w:rsidRPr="006E7F6C">
        <w:rPr>
          <w:noProof/>
        </w:rPr>
        <w:t xml:space="preserve">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t>
      </w:r>
      <w:r w:rsidR="00590C41">
        <w:t xml:space="preserve">are required for competence </w:t>
      </w:r>
      <w:r w:rsidR="006E7F6C">
        <w:fldChar w:fldCharType="begin" w:fldLock="1"/>
      </w:r>
      <w:r w:rsidR="00013090">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b)","plainTextFormattedCitation":"(Leong et al., 2017b)","previouslyFormattedCitation":"(Leong et al., 2017b)"},"properties":{"noteIndex":0},"schema":"https://github.com/citation-style-language/schema/raw/master/csl-citation.json"}</w:instrText>
      </w:r>
      <w:r w:rsidR="006E7F6C">
        <w:fldChar w:fldCharType="separate"/>
      </w:r>
      <w:r w:rsidR="00013090" w:rsidRPr="00013090">
        <w:rPr>
          <w:noProof/>
        </w:rPr>
        <w:t>(Leong et al., 2017b)</w:t>
      </w:r>
      <w:r w:rsidR="006E7F6C">
        <w:fldChar w:fldCharType="end"/>
      </w:r>
      <w:r w:rsidR="001C1FAC">
        <w:t>,</w:t>
      </w:r>
      <w:r w:rsidR="006E7F6C">
        <w:t xml:space="preserve"> </w:t>
      </w:r>
      <w:r w:rsidR="000C7B21">
        <w:t>have</w:t>
      </w:r>
      <w:r>
        <w:t xml:space="preserve"> also</w:t>
      </w:r>
      <w:r w:rsidR="000C7B21">
        <w:t xml:space="preserve"> less domain</w:t>
      </w:r>
      <w:r w:rsidR="00590C41">
        <w:t>s</w:t>
      </w:r>
      <w:r w:rsidR="000C7B21">
        <w:t xml:space="preserve"> in </w:t>
      </w:r>
      <w:r w:rsidR="000C7B21">
        <w:rPr>
          <w:i/>
          <w:iCs/>
        </w:rPr>
        <w:t xml:space="preserve">A. baumannii </w:t>
      </w:r>
      <w:r w:rsidR="000C7B21">
        <w:t xml:space="preserve">in comparison to </w:t>
      </w:r>
      <w:r w:rsidR="000C7B21">
        <w:rPr>
          <w:i/>
          <w:iCs/>
        </w:rPr>
        <w:t xml:space="preserve">A. baylyi ADP1. </w:t>
      </w:r>
    </w:p>
    <w:p w14:paraId="70DECE0B" w14:textId="170CDFC1" w:rsidR="00590C41" w:rsidRDefault="006E7F6C" w:rsidP="00590C41">
      <w:r>
        <w:t>To</w:t>
      </w:r>
      <w:r w:rsidR="007A18F7">
        <w:t xml:space="preserve"> </w:t>
      </w:r>
      <w:r>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 xml:space="preserve">IV </w:t>
      </w:r>
      <w:proofErr w:type="spellStart"/>
      <w:r w:rsidR="000925B1">
        <w:t>pili</w:t>
      </w:r>
      <w:r w:rsidR="00590C41">
        <w:t>us</w:t>
      </w:r>
      <w:proofErr w:type="spellEnd"/>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590C41">
        <w:t>high-</w:t>
      </w:r>
      <w:r w:rsidR="00CE1FDF">
        <w:t>resolution</w:t>
      </w:r>
      <w:r w:rsidR="000E2B33">
        <w:t xml:space="preserve"> </w:t>
      </w:r>
      <w:r w:rsidR="00C5530C">
        <w:t>example</w:t>
      </w:r>
      <w:r w:rsidR="000E2B33">
        <w:t xml:space="preserve">, </w:t>
      </w:r>
      <w:r w:rsidR="00590C41">
        <w:t xml:space="preserve">the </w:t>
      </w:r>
      <w:r w:rsidR="008205FC">
        <w:t>figure below shows</w:t>
      </w:r>
      <w:r w:rsidR="000E2B33">
        <w:t xml:space="preserve"> </w:t>
      </w:r>
      <w:r w:rsidR="008205FC">
        <w:t xml:space="preserve">a subset of </w:t>
      </w:r>
      <w:r w:rsidR="00590C41">
        <w:t xml:space="preserve">the </w:t>
      </w:r>
      <w:r w:rsidR="008205FC">
        <w:t>mentioned</w:t>
      </w:r>
      <w:r w:rsidR="007058F6">
        <w:t xml:space="preserve"> presence/absence pattern</w:t>
      </w:r>
      <w:r w:rsidR="000E2B33">
        <w:t xml:space="preserve"> including 10 taxa</w:t>
      </w:r>
      <w:r w:rsidR="007058F6">
        <w:t>.</w:t>
      </w:r>
      <w:r w:rsidR="00590C41">
        <w:t xml:space="preserve"> Accordingly, t</w:t>
      </w:r>
      <w:r w:rsidR="00590C41">
        <w:t>he results</w:t>
      </w:r>
      <w:r w:rsidR="00590C41">
        <w:t xml:space="preserve"> with bidirectional scores</w:t>
      </w:r>
      <w:r w:rsidR="00590C41">
        <w:t xml:space="preserve"> express that </w:t>
      </w:r>
      <w:r w:rsidR="00590C41">
        <w:rPr>
          <w:i/>
          <w:iCs/>
        </w:rPr>
        <w:t xml:space="preserve">A. baumannii </w:t>
      </w:r>
      <w:r w:rsidR="00590C41">
        <w:t xml:space="preserve">strains not only have less orthologs or domains in some competence genes but also sometimes possess more domains in some other genes. </w:t>
      </w:r>
      <w:proofErr w:type="spellStart"/>
      <w:r w:rsidR="00590C41">
        <w:t>ComC</w:t>
      </w:r>
      <w:proofErr w:type="spellEnd"/>
      <w:r w:rsidR="00590C41">
        <w:t xml:space="preserve"> </w:t>
      </w:r>
      <w:r w:rsidR="00590C41">
        <w:t xml:space="preserve">serves as a </w:t>
      </w:r>
      <w:r w:rsidR="00590C41">
        <w:t xml:space="preserve">good example here. As can be seen in </w:t>
      </w:r>
      <w:r w:rsidR="00590C41">
        <w:fldChar w:fldCharType="begin"/>
      </w:r>
      <w:r w:rsidR="00590C41">
        <w:instrText xml:space="preserve"> REF _Ref528757839 \h </w:instrText>
      </w:r>
      <w:r w:rsidR="00590C41">
        <w:fldChar w:fldCharType="separate"/>
      </w:r>
      <w:r w:rsidR="00590C41" w:rsidRPr="007058F6">
        <w:rPr>
          <w:b/>
          <w:bCs/>
        </w:rPr>
        <w:t xml:space="preserve">Figure </w:t>
      </w:r>
      <w:r w:rsidR="00590C41">
        <w:rPr>
          <w:b/>
          <w:bCs/>
          <w:noProof/>
        </w:rPr>
        <w:t>21</w:t>
      </w:r>
      <w:r w:rsidR="00590C41">
        <w:fldChar w:fldCharType="end"/>
      </w:r>
      <w:r w:rsidR="00590C41">
        <w:t>, this protein shows a lighter background color in</w:t>
      </w:r>
      <w:r w:rsidR="00590C41">
        <w:rPr>
          <w:i/>
          <w:iCs/>
        </w:rPr>
        <w:t xml:space="preserve"> A. baumannii</w:t>
      </w:r>
      <w:r w:rsidR="00590C41">
        <w:t xml:space="preserve"> in contrast to the reference taxon, </w:t>
      </w:r>
      <w:r w:rsidR="00590C41">
        <w:rPr>
          <w:i/>
          <w:iCs/>
        </w:rPr>
        <w:t>A. baylyi ADP1,</w:t>
      </w:r>
      <w:r w:rsidR="00590C41">
        <w:t xml:space="preserve"> which means it comprises extra domains. We </w:t>
      </w:r>
      <w:r w:rsidR="00590C41">
        <w:t>provide</w:t>
      </w:r>
      <w:r w:rsidR="00590C41">
        <w:t xml:space="preserve"> more details about </w:t>
      </w:r>
      <w:r w:rsidR="00590C41">
        <w:t xml:space="preserve">the </w:t>
      </w:r>
      <w:proofErr w:type="spellStart"/>
      <w:r w:rsidR="00590C41">
        <w:t>comC</w:t>
      </w:r>
      <w:proofErr w:type="spellEnd"/>
      <w:r w:rsidR="00590C41">
        <w:t xml:space="preserve"> protein in the next subsection (</w:t>
      </w:r>
      <w:r w:rsidR="00590C41">
        <w:fldChar w:fldCharType="begin"/>
      </w:r>
      <w:r w:rsidR="00590C41">
        <w:instrText xml:space="preserve"> REF _Ref528594927 \r \h </w:instrText>
      </w:r>
      <w:r w:rsidR="00590C41">
        <w:fldChar w:fldCharType="separate"/>
      </w:r>
      <w:r w:rsidR="00590C41">
        <w:rPr>
          <w:rFonts w:hint="cs"/>
          <w:cs/>
        </w:rPr>
        <w:t>‎</w:t>
      </w:r>
      <w:r w:rsidR="00590C41">
        <w:t>3.1.3.2</w:t>
      </w:r>
      <w:r w:rsidR="00590C41">
        <w:fldChar w:fldCharType="end"/>
      </w:r>
      <w:r w:rsidR="00590C41">
        <w:t>). Further, we applied also the ortholog search analysis for the additional taxa (</w:t>
      </w:r>
      <w:r w:rsidR="00590C41">
        <w:fldChar w:fldCharType="begin"/>
      </w:r>
      <w:r w:rsidR="00590C41">
        <w:instrText xml:space="preserve"> REF _Ref528659353 \h </w:instrText>
      </w:r>
      <w:r w:rsidR="00590C41">
        <w:fldChar w:fldCharType="separate"/>
      </w:r>
      <w:r w:rsidR="00590C41" w:rsidRPr="001322CF">
        <w:rPr>
          <w:b/>
          <w:bCs/>
        </w:rPr>
        <w:t>Table A</w:t>
      </w:r>
      <w:r w:rsidR="00590C41">
        <w:rPr>
          <w:b/>
          <w:bCs/>
          <w:noProof/>
        </w:rPr>
        <w:t>2</w:t>
      </w:r>
      <w:r w:rsidR="00590C41">
        <w:fldChar w:fldCharType="end"/>
      </w:r>
      <w:r w:rsidR="00590C41">
        <w:t>)</w:t>
      </w:r>
    </w:p>
    <w:p w14:paraId="0716DA66" w14:textId="7F2746B6" w:rsidR="00EB24C6" w:rsidRDefault="00787F3B" w:rsidP="00A72072">
      <w:r>
        <w:rPr>
          <w:noProof/>
        </w:rPr>
        <w:lastRenderedPageBreak/>
        <mc:AlternateContent>
          <mc:Choice Requires="wpg">
            <w:drawing>
              <wp:anchor distT="0" distB="0" distL="114300" distR="114300" simplePos="0" relativeHeight="251876352" behindDoc="0" locked="0" layoutInCell="1" allowOverlap="1" wp14:anchorId="1EFA7655" wp14:editId="7D68DB4D">
                <wp:simplePos x="0" y="0"/>
                <wp:positionH relativeFrom="column">
                  <wp:posOffset>-1270</wp:posOffset>
                </wp:positionH>
                <wp:positionV relativeFrom="paragraph">
                  <wp:posOffset>0</wp:posOffset>
                </wp:positionV>
                <wp:extent cx="5403215" cy="3674110"/>
                <wp:effectExtent l="0" t="0" r="0" b="0"/>
                <wp:wrapTopAndBottom/>
                <wp:docPr id="331" name="Group 331"/>
                <wp:cNvGraphicFramePr/>
                <a:graphic xmlns:a="http://schemas.openxmlformats.org/drawingml/2006/main">
                  <a:graphicData uri="http://schemas.microsoft.com/office/word/2010/wordprocessingGroup">
                    <wpg:wgp>
                      <wpg:cNvGrpSpPr/>
                      <wpg:grpSpPr>
                        <a:xfrm>
                          <a:off x="0" y="0"/>
                          <a:ext cx="5403215" cy="3674110"/>
                          <a:chOff x="0" y="0"/>
                          <a:chExt cx="5403725" cy="3683820"/>
                        </a:xfrm>
                      </wpg:grpSpPr>
                      <pic:pic xmlns:pic="http://schemas.openxmlformats.org/drawingml/2006/picture">
                        <pic:nvPicPr>
                          <pic:cNvPr id="23" name="Picture 23"/>
                          <pic:cNvPicPr>
                            <a:picLocks noChangeAspect="1"/>
                          </pic:cNvPicPr>
                        </pic:nvPicPr>
                        <pic:blipFill rotWithShape="1">
                          <a:blip r:embed="rId106">
                            <a:extLst>
                              <a:ext uri="{28A0092B-C50C-407E-A947-70E740481C1C}">
                                <a14:useLocalDpi xmlns:a14="http://schemas.microsoft.com/office/drawing/2010/main" val="0"/>
                              </a:ext>
                            </a:extLst>
                          </a:blip>
                          <a:srcRect b="22736"/>
                          <a:stretch/>
                        </pic:blipFill>
                        <pic:spPr bwMode="auto">
                          <a:xfrm>
                            <a:off x="0" y="0"/>
                            <a:ext cx="5396230" cy="2926080"/>
                          </a:xfrm>
                          <a:prstGeom prst="rect">
                            <a:avLst/>
                          </a:prstGeom>
                          <a:ln>
                            <a:noFill/>
                          </a:ln>
                          <a:extLst>
                            <a:ext uri="{53640926-AAD7-44D8-BBD7-CCE9431645EC}">
                              <a14:shadowObscured xmlns:a14="http://schemas.microsoft.com/office/drawing/2010/main"/>
                            </a:ext>
                          </a:extLst>
                        </pic:spPr>
                      </pic:pic>
                      <wps:wsp>
                        <wps:cNvPr id="24" name="Text Box 24"/>
                        <wps:cNvSpPr txBox="1"/>
                        <wps:spPr>
                          <a:xfrm>
                            <a:off x="7495" y="2940235"/>
                            <a:ext cx="5396230" cy="743585"/>
                          </a:xfrm>
                          <a:prstGeom prst="rect">
                            <a:avLst/>
                          </a:prstGeom>
                          <a:solidFill>
                            <a:prstClr val="white"/>
                          </a:solidFill>
                          <a:ln>
                            <a:noFill/>
                          </a:ln>
                        </wps:spPr>
                        <wps:txbx>
                          <w:txbxContent>
                            <w:p w14:paraId="31C74A42" w14:textId="01F1F1AF" w:rsidR="002C4A82" w:rsidRPr="007058F6" w:rsidRDefault="002C4A82" w:rsidP="007058F6">
                              <w:pPr>
                                <w:pStyle w:val="Caption"/>
                                <w:rPr>
                                  <w:noProof/>
                                </w:rPr>
                              </w:pPr>
                              <w:bookmarkStart w:id="193"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93"/>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00590C41">
                                <w:t>s</w:t>
                              </w:r>
                              <w:r w:rsidRPr="00AC7AC2">
                                <w:t xml:space="preserve"> the </w:t>
                              </w:r>
                              <w:r>
                                <w:t>value</w:t>
                              </w:r>
                              <w:r w:rsidRPr="00AC7AC2">
                                <w:t xml:space="preserve"> of the </w:t>
                              </w:r>
                              <w:r>
                                <w:t>backward FAS (ortholog</w:t>
                              </w:r>
                              <w:r w:rsidR="00590C41">
                                <w:t xml:space="preserve"> -</w:t>
                              </w:r>
                              <w:r>
                                <w:t xml:space="preserve">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FA7655" id="Group 331" o:spid="_x0000_s1151" style="position:absolute;left:0;text-align:left;margin-left:-.1pt;margin-top:0;width:425.45pt;height:289.3pt;z-index:251876352;mso-height-relative:margin" coordsize="54037,368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">
                <v:shape id="Picture 23" o:spid="_x0000_s1152" type="#_x0000_t75" style="position:absolute;width:53962;height:29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">
                  <v:imagedata r:id="rId107" o:title="" cropbottom="14900f"/>
                </v:shape>
                <v:shape id="Text Box 24" o:spid="_x0000_s1153" type="#_x0000_t202" style="position:absolute;left:74;top:29402;width:53963;height:74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bOj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Nzds6PHAAAA4AAA&#13;&#10;AA8AAAAAAAAAAAAAAAAABwIAAGRycy9kb3ducmV2LnhtbFBLBQYAAAAAAwADALcAAAD7AgAAAAA=&#13;&#10;" stroked="f">
                  <v:textbox inset="0,0,0,0">
                    <w:txbxContent>
                      <w:p w14:paraId="31C74A42" w14:textId="01F1F1AF" w:rsidR="002C4A82" w:rsidRPr="007058F6" w:rsidRDefault="002C4A82" w:rsidP="007058F6">
                        <w:pPr>
                          <w:pStyle w:val="Caption"/>
                          <w:rPr>
                            <w:noProof/>
                          </w:rPr>
                        </w:pPr>
                        <w:bookmarkStart w:id="194"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94"/>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00590C41">
                          <w:t>s</w:t>
                        </w:r>
                        <w:r w:rsidRPr="00AC7AC2">
                          <w:t xml:space="preserve"> the </w:t>
                        </w:r>
                        <w:r>
                          <w:t>value</w:t>
                        </w:r>
                        <w:r w:rsidRPr="00AC7AC2">
                          <w:t xml:space="preserve"> of the </w:t>
                        </w:r>
                        <w:r>
                          <w:t>backward FAS (ortholog</w:t>
                        </w:r>
                        <w:r w:rsidR="00590C41">
                          <w:t xml:space="preserve"> -</w:t>
                        </w:r>
                        <w:r>
                          <w:t xml:space="preserve"> &gt; seed).</w:t>
                        </w:r>
                      </w:p>
                    </w:txbxContent>
                  </v:textbox>
                </v:shape>
                <w10:wrap type="topAndBottom"/>
              </v:group>
            </w:pict>
          </mc:Fallback>
        </mc:AlternateContent>
      </w:r>
      <w:r w:rsidR="00A656AA">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rsidR="00A656AA">
        <w:t xml:space="preserve">the </w:t>
      </w:r>
      <w:r w:rsidR="00CE1FDF">
        <w:t>lack of the domain</w:t>
      </w:r>
      <w:r w:rsidR="00A72072">
        <w:t>s</w:t>
      </w:r>
      <w:r w:rsidR="00CE1FDF">
        <w:t xml:space="preserve"> but </w:t>
      </w:r>
      <w:r w:rsidR="00E11A21">
        <w:t>also</w:t>
      </w:r>
      <w:r w:rsidR="00CE1FDF">
        <w:t xml:space="preserve"> the abundance of the domain</w:t>
      </w:r>
      <w:r w:rsidR="00A72072">
        <w:t>s play</w:t>
      </w:r>
      <w:r w:rsidR="00CE1FDF">
        <w:t xml:space="preserve"> role</w:t>
      </w:r>
      <w:r w:rsidR="00A656AA">
        <w:t xml:space="preserve"> on</w:t>
      </w:r>
      <w:r w:rsidR="00E11A21">
        <w:t xml:space="preserve"> the bacteria genome evolution. </w:t>
      </w:r>
      <w:r w:rsidR="00B27565">
        <w:t>Overall, we complete</w:t>
      </w:r>
      <w:r w:rsidR="00A72072">
        <w:t>d</w:t>
      </w:r>
      <w:r w:rsidR="00B27565">
        <w:t xml:space="preserve"> our procedure by putting together the results from the HGT detection method and the identification of the corresponding machinery.</w:t>
      </w:r>
      <w:r w:rsidR="008C298E">
        <w:t xml:space="preserve"> We </w:t>
      </w:r>
      <w:r w:rsidR="00A72072">
        <w:t>represented</w:t>
      </w:r>
      <w:r w:rsidR="008C298E">
        <w:t xml:space="preserve">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A72072">
        <w:t>-</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xml:space="preserve">) </w:t>
      </w:r>
      <w:r w:rsidR="00A72072">
        <w:t>while</w:t>
      </w:r>
      <w:r w:rsidR="00CB77AD">
        <w:t xml:space="preserve"> the rest (9</w:t>
      </w:r>
      <w:r w:rsidR="008C298E">
        <w:t xml:space="preserve"> taxa) </w:t>
      </w:r>
      <w:r w:rsidR="00773EB9">
        <w:t xml:space="preserve">can be found </w:t>
      </w:r>
      <w:r w:rsidR="008C298E">
        <w:t xml:space="preserve">in </w:t>
      </w:r>
      <w:r w:rsidR="00A72072">
        <w:t xml:space="preserve">the </w:t>
      </w:r>
      <w:r w:rsidR="008C298E">
        <w:t>appendix</w:t>
      </w:r>
      <w:r w:rsidR="00CB77AD">
        <w:t xml:space="preserve"> section</w:t>
      </w:r>
      <w:r w:rsidR="00A72072">
        <w:t xml:space="preserve"> (</w:t>
      </w:r>
      <w:r w:rsidR="00A72072">
        <w:fldChar w:fldCharType="begin"/>
      </w:r>
      <w:r w:rsidR="00A72072">
        <w:instrText xml:space="preserve"> REF _Ref531077225 \h </w:instrText>
      </w:r>
      <w:r w:rsidR="00A72072">
        <w:fldChar w:fldCharType="separate"/>
      </w:r>
      <w:r w:rsidR="00A72072" w:rsidRPr="00443DC5">
        <w:rPr>
          <w:b/>
          <w:bCs/>
        </w:rPr>
        <w:t>Figure A</w:t>
      </w:r>
      <w:r w:rsidR="00A72072">
        <w:rPr>
          <w:b/>
          <w:bCs/>
          <w:noProof/>
        </w:rPr>
        <w:t>4</w:t>
      </w:r>
      <w:r w:rsidR="00A72072">
        <w:fldChar w:fldCharType="end"/>
      </w:r>
      <w:r w:rsidR="00A72072">
        <w:t>-</w:t>
      </w:r>
      <w:r w:rsidR="00A72072">
        <w:fldChar w:fldCharType="begin"/>
      </w:r>
      <w:r w:rsidR="00A72072">
        <w:instrText xml:space="preserve"> REF _Ref531078596 \h </w:instrText>
      </w:r>
      <w:r w:rsidR="00A72072">
        <w:fldChar w:fldCharType="separate"/>
      </w:r>
      <w:r w:rsidR="00A72072" w:rsidRPr="007860FD">
        <w:rPr>
          <w:b/>
          <w:bCs/>
        </w:rPr>
        <w:t>Figure A</w:t>
      </w:r>
      <w:r w:rsidR="00A72072" w:rsidRPr="007860FD">
        <w:rPr>
          <w:b/>
          <w:bCs/>
          <w:noProof/>
        </w:rPr>
        <w:t>12</w:t>
      </w:r>
      <w:r w:rsidR="00A72072">
        <w:fldChar w:fldCharType="end"/>
      </w:r>
      <w:r w:rsidR="00A72072">
        <w:t>)</w:t>
      </w:r>
      <w:r w:rsidR="008C298E">
        <w:t xml:space="preserve">. </w:t>
      </w:r>
    </w:p>
    <w:p w14:paraId="7A57EC88" w14:textId="55DC35DE" w:rsidR="00B27565" w:rsidRPr="00CE2990" w:rsidRDefault="00B27565" w:rsidP="006C16A0">
      <w:r>
        <w:t xml:space="preserve">Considering </w:t>
      </w:r>
      <w:r w:rsidR="00A72072">
        <w:t xml:space="preserve">the HGT-derived gene and machinery </w:t>
      </w:r>
      <w:r w:rsidR="00A72072">
        <w:t>detectio</w:t>
      </w:r>
      <w:r w:rsidR="00A72072">
        <w:t>n</w:t>
      </w:r>
      <w:r>
        <w:t xml:space="preserve">, </w:t>
      </w:r>
      <w:r w:rsidR="008C298E">
        <w:t>two major</w:t>
      </w:r>
      <w:r>
        <w:t xml:space="preserve"> results</w:t>
      </w:r>
      <w:r w:rsidR="008C298E">
        <w:t xml:space="preserve"> could be </w:t>
      </w:r>
      <w:r w:rsidR="00A72072">
        <w:t>co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w:t>
      </w:r>
      <w:r w:rsidR="00A72072">
        <w:t xml:space="preserve">the </w:t>
      </w:r>
      <w:r w:rsidR="00CE2990">
        <w:t>machinery accomplish its function</w:t>
      </w:r>
      <w:r w:rsidR="00A72072">
        <w:t xml:space="preserve"> </w:t>
      </w:r>
      <w:r w:rsidR="00A72072">
        <w:fldChar w:fldCharType="begin" w:fldLock="1"/>
      </w:r>
      <w:r w:rsidR="006A5709">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A72072">
        <w:fldChar w:fldCharType="separate"/>
      </w:r>
      <w:r w:rsidR="00A72072" w:rsidRPr="00A72072">
        <w:rPr>
          <w:noProof/>
        </w:rPr>
        <w:t>(Wilharm et al., 2013)</w:t>
      </w:r>
      <w:r w:rsidR="00A72072">
        <w:fldChar w:fldCharType="end"/>
      </w:r>
      <w:r w:rsidR="00CE2990">
        <w:t xml:space="preserve">. </w:t>
      </w:r>
      <w:r w:rsidR="007D1530">
        <w:t xml:space="preserve">The second main </w:t>
      </w:r>
      <w:r w:rsidR="006A5709">
        <w:t>result</w:t>
      </w:r>
      <w:r w:rsidR="007D1530">
        <w:t xml:space="preserve">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5" w:name="_Toc528762470"/>
      <w:proofErr w:type="spellStart"/>
      <w:r>
        <w:lastRenderedPageBreak/>
        <w:t>ComM</w:t>
      </w:r>
      <w:bookmarkEnd w:id="195"/>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17312" behindDoc="0" locked="0" layoutInCell="1" allowOverlap="1" wp14:anchorId="497269AC" wp14:editId="31D7A78D">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D148048" w:rsidR="002C4A82" w:rsidRPr="005377BE" w:rsidRDefault="002C4A82" w:rsidP="005377BE">
                            <w:pPr>
                              <w:pStyle w:val="Caption"/>
                              <w:rPr>
                                <w:rFonts w:ascii="Times New Roman" w:hAnsi="Times New Roman"/>
                                <w:noProof/>
                              </w:rPr>
                            </w:pPr>
                            <w:bookmarkStart w:id="196"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6"/>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54" type="#_x0000_t202" style="position:absolute;margin-left:20.4pt;margin-top:346pt;width:390.9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GeG5CowAgAAZwQAAA4AAAAAAAAAAAAA&#13;&#10;AAAALgIAAGRycy9lMm9Eb2MueG1sUEsBAi0AFAAGAAgAAAAhAOWsBe3kAAAADwEAAA8AAAAAAAAA&#13;&#10;AAAAAAAAigQAAGRycy9kb3ducmV2LnhtbFBLBQYAAAAABAAEAPMAAACbBQAAAAA=&#13;&#10;" stroked="f">
                <v:textbox style="mso-fit-shape-to-text:t" inset="0,0,0,0">
                  <w:txbxContent>
                    <w:p w14:paraId="556053D9" w14:textId="2D148048" w:rsidR="002C4A82" w:rsidRPr="005377BE" w:rsidRDefault="002C4A82" w:rsidP="005377BE">
                      <w:pPr>
                        <w:pStyle w:val="Caption"/>
                        <w:rPr>
                          <w:rFonts w:ascii="Times New Roman" w:hAnsi="Times New Roman"/>
                          <w:noProof/>
                        </w:rPr>
                      </w:pPr>
                      <w:bookmarkStart w:id="197"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7"/>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77376" behindDoc="0" locked="0" layoutInCell="1" allowOverlap="1" wp14:anchorId="78B97C27" wp14:editId="39438D7C">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8">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8" w:name="_Ref528594927"/>
      <w:bookmarkStart w:id="199" w:name="_Toc528762471"/>
      <w:proofErr w:type="spellStart"/>
      <w:r>
        <w:lastRenderedPageBreak/>
        <w:t>ComC</w:t>
      </w:r>
      <w:bookmarkEnd w:id="198"/>
      <w:bookmarkEnd w:id="199"/>
      <w:proofErr w:type="spellEnd"/>
    </w:p>
    <w:p w14:paraId="338BC3A7" w14:textId="2664E6E5" w:rsidR="005439B6" w:rsidRDefault="009C1191" w:rsidP="0011372D">
      <w:r>
        <w:rPr>
          <w:noProof/>
        </w:rPr>
        <mc:AlternateContent>
          <mc:Choice Requires="wps">
            <w:drawing>
              <wp:anchor distT="0" distB="0" distL="114300" distR="114300" simplePos="0" relativeHeight="251922432" behindDoc="0" locked="0" layoutInCell="1" allowOverlap="1" wp14:anchorId="07FAB80F" wp14:editId="6F97AFE7">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A90A9DE" id="Frame 40" o:spid="_x0000_s1026" style="position:absolute;margin-left:42.7pt;margin-top:589.75pt;width:71.5pt;height:15.2pt;z-index:251922432;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21408" behindDoc="0" locked="0" layoutInCell="1" allowOverlap="1" wp14:anchorId="7B0E0895" wp14:editId="2944134D">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9">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59F82D63" w:rsidR="002C4A82" w:rsidRPr="00DB387A" w:rsidRDefault="002C4A82" w:rsidP="00035CA2">
                              <w:pPr>
                                <w:pStyle w:val="Caption"/>
                                <w:rPr>
                                  <w:noProof/>
                                </w:rPr>
                              </w:pPr>
                              <w:bookmarkStart w:id="200"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200"/>
                              <w:r>
                                <w:rPr>
                                  <w:b/>
                                  <w:bCs/>
                                </w:rPr>
                                <w:t xml:space="preserve">: </w:t>
                              </w:r>
                              <w:r>
                                <w:t xml:space="preserve">Here, you see the domain architectures of </w:t>
                              </w:r>
                              <w:proofErr w:type="spellStart"/>
                              <w:r>
                                <w:t>comC</w:t>
                              </w:r>
                              <w:proofErr w:type="spellEnd"/>
                              <w:r>
                                <w:t xml:space="preserve">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55" style="position:absolute;left:0;text-align:left;margin-left:-2.4pt;margin-top:438.45pt;width:446.5pt;height:240.35pt;z-index:251921408;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">
                <v:shape id="Picture 38" o:spid="_x0000_s1156"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10" o:title="" cropbottom="15451f"/>
                </v:shape>
                <v:shape id="Text Box 35" o:spid="_x0000_s1157"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59F82D63" w:rsidR="002C4A82" w:rsidRPr="00DB387A" w:rsidRDefault="002C4A82" w:rsidP="00035CA2">
                        <w:pPr>
                          <w:pStyle w:val="Caption"/>
                          <w:rPr>
                            <w:noProof/>
                          </w:rPr>
                        </w:pPr>
                        <w:bookmarkStart w:id="201"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201"/>
                        <w:r>
                          <w:rPr>
                            <w:b/>
                            <w:bCs/>
                          </w:rPr>
                          <w:t xml:space="preserve">: </w:t>
                        </w:r>
                        <w:r>
                          <w:t xml:space="preserve">Here, you see the domain architectures of </w:t>
                        </w:r>
                        <w:proofErr w:type="spellStart"/>
                        <w:r>
                          <w:t>comC</w:t>
                        </w:r>
                        <w:proofErr w:type="spellEnd"/>
                        <w:r>
                          <w:t xml:space="preserve"> protein in A. baylyi ADP1 and A. b ATCC 19606. </w:t>
                        </w:r>
                      </w:p>
                    </w:txbxContent>
                  </v:textbox>
                </v:shape>
                <w10:wrap type="topAndBottom"/>
              </v:group>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w:t>
      </w:r>
      <w:proofErr w:type="spellStart"/>
      <w:r w:rsidR="0011372D">
        <w:t>comC</w:t>
      </w:r>
      <w:proofErr w:type="spellEnd"/>
      <w:r w:rsidR="0011372D">
        <w:t xml:space="preserve">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w:t>
      </w:r>
      <w:proofErr w:type="spellStart"/>
      <w:r w:rsidR="00603DE3">
        <w:t>comC</w:t>
      </w:r>
      <w:proofErr w:type="spellEnd"/>
      <w:r w:rsidR="00603DE3">
        <w:t xml:space="preserve">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xml:space="preserve">, made </w:t>
      </w:r>
      <w:proofErr w:type="spellStart"/>
      <w:r w:rsidR="00866DA4">
        <w:t>ComC</w:t>
      </w:r>
      <w:proofErr w:type="spellEnd"/>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202" w:name="_Toc528762472"/>
      <w:bookmarkEnd w:id="174"/>
      <w:r>
        <w:lastRenderedPageBreak/>
        <w:t>Distribution</w:t>
      </w:r>
      <w:r w:rsidR="00774849">
        <w:t xml:space="preserve"> of</w:t>
      </w:r>
      <w:r w:rsidR="00CD6D73">
        <w:t xml:space="preserve"> HGT candidates</w:t>
      </w:r>
      <w:bookmarkEnd w:id="202"/>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726CFE55" w:rsidR="004D6F30" w:rsidRPr="004D6F30" w:rsidRDefault="004D6F30" w:rsidP="00CE203E">
      <w:pPr>
        <w:pStyle w:val="Caption"/>
        <w:keepNext/>
        <w:spacing w:after="120"/>
      </w:pPr>
      <w:bookmarkStart w:id="203"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FA3A2E">
        <w:rPr>
          <w:b/>
          <w:bCs/>
          <w:noProof/>
        </w:rPr>
        <w:t>4</w:t>
      </w:r>
      <w:r w:rsidRPr="004D6F30">
        <w:rPr>
          <w:b/>
          <w:bCs/>
        </w:rPr>
        <w:fldChar w:fldCharType="end"/>
      </w:r>
      <w:bookmarkEnd w:id="203"/>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204" w:name="_Toc523657805"/>
      <w:bookmarkStart w:id="205" w:name="_Toc528762473"/>
      <w:r>
        <w:t>Dating</w:t>
      </w:r>
      <w:r w:rsidR="00CD6D73">
        <w:t xml:space="preserve"> HGT candidates</w:t>
      </w:r>
      <w:bookmarkEnd w:id="204"/>
      <w:r>
        <w:t xml:space="preserve"> in Acinetobacter genus</w:t>
      </w:r>
      <w:bookmarkEnd w:id="205"/>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33A5377B">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11">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74030DFB" w:rsidR="00B7071A" w:rsidRPr="00685FD7" w:rsidRDefault="00B7071A" w:rsidP="00955368">
      <w:pPr>
        <w:pStyle w:val="Caption"/>
        <w:rPr>
          <w:i w:val="0"/>
          <w:iCs w:val="0"/>
        </w:rPr>
      </w:pPr>
      <w:bookmarkStart w:id="206"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E245B3">
        <w:rPr>
          <w:b/>
          <w:bCs/>
          <w:noProof/>
        </w:rPr>
        <w:t>24</w:t>
      </w:r>
      <w:r w:rsidRPr="00B7071A">
        <w:rPr>
          <w:b/>
          <w:bCs/>
        </w:rPr>
        <w:fldChar w:fldCharType="end"/>
      </w:r>
      <w:bookmarkEnd w:id="206"/>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26C2308F"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FA3A2E">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4B80526" w:rsidR="00F86735" w:rsidRDefault="00774849" w:rsidP="00566B9F">
      <w:pPr>
        <w:pStyle w:val="Heading2"/>
      </w:pPr>
      <w:bookmarkStart w:id="207" w:name="_Toc528762474"/>
      <w:r>
        <w:lastRenderedPageBreak/>
        <w:t xml:space="preserve">Role of horizontally acquired genes in functional </w:t>
      </w:r>
      <w:r w:rsidR="00566B9F">
        <w:t>innovation</w:t>
      </w:r>
      <w:bookmarkEnd w:id="207"/>
    </w:p>
    <w:p w14:paraId="2E1CD781" w14:textId="3F5CFDDE" w:rsidR="00DA735F" w:rsidRDefault="00597F22" w:rsidP="00597F22">
      <w:r w:rsidRPr="00DA735F">
        <w:drawing>
          <wp:anchor distT="0" distB="0" distL="114300" distR="114300" simplePos="0" relativeHeight="251929600" behindDoc="0" locked="0" layoutInCell="1" allowOverlap="1" wp14:anchorId="52649B27" wp14:editId="644E4099">
            <wp:simplePos x="0" y="0"/>
            <wp:positionH relativeFrom="column">
              <wp:posOffset>71120</wp:posOffset>
            </wp:positionH>
            <wp:positionV relativeFrom="paragraph">
              <wp:posOffset>4123055</wp:posOffset>
            </wp:positionV>
            <wp:extent cx="5278755" cy="3642995"/>
            <wp:effectExtent l="0" t="0" r="4445" b="190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5278755" cy="36429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1648" behindDoc="0" locked="0" layoutInCell="1" allowOverlap="1" wp14:anchorId="6F8F3BCC" wp14:editId="29112266">
                <wp:simplePos x="0" y="0"/>
                <wp:positionH relativeFrom="column">
                  <wp:posOffset>71120</wp:posOffset>
                </wp:positionH>
                <wp:positionV relativeFrom="paragraph">
                  <wp:posOffset>7944957</wp:posOffset>
                </wp:positionV>
                <wp:extent cx="5278755" cy="635"/>
                <wp:effectExtent l="0" t="0" r="4445" b="0"/>
                <wp:wrapTopAndBottom/>
                <wp:docPr id="59" name="Text Box 59"/>
                <wp:cNvGraphicFramePr/>
                <a:graphic xmlns:a="http://schemas.openxmlformats.org/drawingml/2006/main">
                  <a:graphicData uri="http://schemas.microsoft.com/office/word/2010/wordprocessingShape">
                    <wps:wsp>
                      <wps:cNvSpPr txBox="1"/>
                      <wps:spPr>
                        <a:xfrm>
                          <a:off x="0" y="0"/>
                          <a:ext cx="5278755" cy="635"/>
                        </a:xfrm>
                        <a:prstGeom prst="rect">
                          <a:avLst/>
                        </a:prstGeom>
                        <a:solidFill>
                          <a:prstClr val="white"/>
                        </a:solidFill>
                        <a:ln>
                          <a:noFill/>
                        </a:ln>
                      </wps:spPr>
                      <wps:txbx>
                        <w:txbxContent>
                          <w:p w14:paraId="04D8306B" w14:textId="535496B7" w:rsidR="002C4A82" w:rsidRPr="00997B10" w:rsidRDefault="002C4A82"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Pr>
                                <w:b/>
                                <w:bCs/>
                                <w:noProof/>
                              </w:rPr>
                              <w:t>25</w:t>
                            </w:r>
                            <w:r w:rsidRPr="00997B10">
                              <w:rPr>
                                <w:b/>
                                <w:bCs/>
                              </w:rPr>
                              <w:fldChar w:fldCharType="end"/>
                            </w:r>
                            <w:r>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F3BCC" id="Text Box 59" o:spid="_x0000_s1158" type="#_x0000_t202" style="position:absolute;left:0;text-align:left;margin-left:5.6pt;margin-top:625.6pt;width:415.6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" stroked="f">
                <v:textbox style="mso-fit-shape-to-text:t" inset="0,0,0,0">
                  <w:txbxContent>
                    <w:p w14:paraId="04D8306B" w14:textId="535496B7" w:rsidR="002C4A82" w:rsidRPr="00997B10" w:rsidRDefault="002C4A82"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Pr>
                          <w:b/>
                          <w:bCs/>
                          <w:noProof/>
                        </w:rPr>
                        <w:t>25</w:t>
                      </w:r>
                      <w:r w:rsidRPr="00997B10">
                        <w:rPr>
                          <w:b/>
                          <w:bCs/>
                        </w:rPr>
                        <w:fldChar w:fldCharType="end"/>
                      </w:r>
                      <w:r>
                        <w:rPr>
                          <w:b/>
                          <w:bCs/>
                        </w:rPr>
                        <w:t>:</w:t>
                      </w:r>
                    </w:p>
                  </w:txbxContent>
                </v:textbox>
                <w10:wrap type="topAndBottom"/>
              </v:shape>
            </w:pict>
          </mc:Fallback>
        </mc:AlternateContent>
      </w:r>
      <w:r w:rsidR="00FB3F14">
        <w:t>In this part of the investigation, we</w:t>
      </w:r>
      <w:r w:rsidR="008E1F1C">
        <w:t xml:space="preserve"> </w:t>
      </w:r>
      <w:r w:rsidR="00FB3F14">
        <w:t xml:space="preserve">aimed to </w:t>
      </w:r>
      <w:r w:rsidR="008E1F1C">
        <w:t>characterize</w:t>
      </w:r>
      <w:r w:rsidR="00FB3F14">
        <w:t>d</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xml:space="preserve">. </w:t>
      </w:r>
      <w:r w:rsidR="00FA3A2E">
        <w:t>A</w:t>
      </w:r>
      <w:r>
        <w:t>dditionally</w:t>
      </w:r>
      <w:r w:rsidR="00FA3A2E">
        <w:t xml:space="preserve">, </w:t>
      </w:r>
      <w:r w:rsidR="00997B10">
        <w:t>we tried to track</w:t>
      </w:r>
      <w:r w:rsidR="00FA3A2E">
        <w:t xml:space="preserve"> the virulence genes in this </w:t>
      </w:r>
      <w:r w:rsidR="00FA3A2E" w:rsidRPr="00FA3A2E">
        <w:t>multi-drug resistance microorganism</w:t>
      </w:r>
      <w:r w:rsidR="00FA3A2E">
        <w:t xml:space="preserve"> which can </w:t>
      </w:r>
      <w:r w:rsidR="00997B10">
        <w:t xml:space="preserve">maybe </w:t>
      </w:r>
      <w:r w:rsidR="00FA3A2E">
        <w:t xml:space="preserve">help to control </w:t>
      </w:r>
      <w:r w:rsidR="00FA3A2E">
        <w:rPr>
          <w:i/>
          <w:iCs/>
        </w:rPr>
        <w:t>Acinetobacter</w:t>
      </w:r>
      <w:r w:rsidR="00FA3A2E">
        <w:t xml:space="preserve"> infection. </w:t>
      </w:r>
      <w:r w:rsidR="00FB3F14">
        <w:t>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63FF0">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BD73DD">
        <w:t xml:space="preserve"> to assign a GO term for our candidates. Eventually, </w:t>
      </w:r>
      <w:r w:rsidR="00DA735F">
        <w:t>the</w:t>
      </w:r>
      <w:r w:rsidR="004030C6">
        <w:t xml:space="preserve"> GO term was determined for</w:t>
      </w:r>
      <w:r w:rsidR="00BD73DD">
        <w:t xml:space="preserve"> </w:t>
      </w:r>
      <w:r w:rsidR="001A31A6">
        <w:t>all</w:t>
      </w:r>
      <w:r w:rsidR="00BD73DD">
        <w:t xml:space="preserve"> candidates, and the results were summarized for the three GO sub-ontologies</w:t>
      </w:r>
      <w:r>
        <w:t>; cellular component, molecular function and biology process</w:t>
      </w:r>
      <w:r w:rsidR="00BD73DD">
        <w:t xml:space="preserve">. </w:t>
      </w:r>
      <w:r w:rsidR="00DA735F">
        <w:t>More than 800 GO terms could be assigned for each group. We show below only</w:t>
      </w:r>
      <w:r w:rsidR="005C16B8">
        <w:t xml:space="preserve"> the first top 20 terms of</w:t>
      </w:r>
      <w:r w:rsidR="00DA735F">
        <w:t xml:space="preserve"> each category.</w:t>
      </w:r>
    </w:p>
    <w:p w14:paraId="159BCBB5" w14:textId="515AD4E1" w:rsidR="00DA735F" w:rsidRDefault="00DA735F" w:rsidP="00FA3A2E"/>
    <w:p w14:paraId="5BF9F0B3" w14:textId="1E93FAB1" w:rsidR="00DA735F" w:rsidRDefault="00DA735F" w:rsidP="00FA3A2E"/>
    <w:p w14:paraId="690AC48D" w14:textId="77777777" w:rsidR="00997B10" w:rsidRDefault="00997B10" w:rsidP="00997B10">
      <w:pPr>
        <w:keepNext/>
      </w:pPr>
      <w:r w:rsidRPr="00997B10">
        <w:drawing>
          <wp:inline distT="0" distB="0" distL="0" distR="0" wp14:anchorId="3B994864" wp14:editId="11615D5A">
            <wp:extent cx="5396230" cy="3681095"/>
            <wp:effectExtent l="0" t="0" r="127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396230" cy="3681095"/>
                    </a:xfrm>
                    <a:prstGeom prst="rect">
                      <a:avLst/>
                    </a:prstGeom>
                  </pic:spPr>
                </pic:pic>
              </a:graphicData>
            </a:graphic>
          </wp:inline>
        </w:drawing>
      </w:r>
    </w:p>
    <w:p w14:paraId="206F60F2" w14:textId="7247C929" w:rsidR="00DA735F" w:rsidRDefault="00997B10" w:rsidP="00997B10">
      <w:pPr>
        <w:pStyle w:val="Caption"/>
        <w:jc w:val="both"/>
      </w:pPr>
      <w:r>
        <w:t xml:space="preserve">Figure </w:t>
      </w:r>
      <w:r>
        <w:fldChar w:fldCharType="begin"/>
      </w:r>
      <w:r>
        <w:instrText xml:space="preserve"> SEQ Figure \* ARABIC </w:instrText>
      </w:r>
      <w:r>
        <w:fldChar w:fldCharType="separate"/>
      </w:r>
      <w:r w:rsidR="00E245B3">
        <w:rPr>
          <w:noProof/>
        </w:rPr>
        <w:t>26</w:t>
      </w:r>
      <w:r>
        <w:fldChar w:fldCharType="end"/>
      </w:r>
    </w:p>
    <w:p w14:paraId="4E527B4A" w14:textId="6B9A0B45" w:rsidR="00DA735F" w:rsidRDefault="00DA735F" w:rsidP="00FA3A2E"/>
    <w:p w14:paraId="7FCE53BB" w14:textId="77777777" w:rsidR="00DA735F" w:rsidRDefault="00DA735F" w:rsidP="00DA735F">
      <w:pPr>
        <w:keepNext/>
      </w:pPr>
      <w:r w:rsidRPr="00DA735F">
        <w:drawing>
          <wp:inline distT="0" distB="0" distL="0" distR="0" wp14:anchorId="1E82D814" wp14:editId="5F47054F">
            <wp:extent cx="5396230" cy="3663950"/>
            <wp:effectExtent l="0" t="0" r="127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396230" cy="3663950"/>
                    </a:xfrm>
                    <a:prstGeom prst="rect">
                      <a:avLst/>
                    </a:prstGeom>
                  </pic:spPr>
                </pic:pic>
              </a:graphicData>
            </a:graphic>
          </wp:inline>
        </w:drawing>
      </w:r>
    </w:p>
    <w:p w14:paraId="0FAF383A" w14:textId="57589E3D" w:rsidR="00DA735F" w:rsidRDefault="00DA735F" w:rsidP="00DA735F">
      <w:pPr>
        <w:pStyle w:val="Caption"/>
        <w:jc w:val="both"/>
      </w:pPr>
      <w:r>
        <w:t xml:space="preserve">Figure </w:t>
      </w:r>
      <w:r>
        <w:fldChar w:fldCharType="begin"/>
      </w:r>
      <w:r>
        <w:instrText xml:space="preserve"> SEQ Figure \* ARABIC </w:instrText>
      </w:r>
      <w:r>
        <w:fldChar w:fldCharType="separate"/>
      </w:r>
      <w:r w:rsidR="00E245B3">
        <w:rPr>
          <w:noProof/>
        </w:rPr>
        <w:t>27</w:t>
      </w:r>
      <w:r>
        <w:fldChar w:fldCharType="end"/>
      </w:r>
    </w:p>
    <w:p w14:paraId="3F05B67B" w14:textId="08D25C80" w:rsidR="00302ACE" w:rsidRPr="004030C6" w:rsidRDefault="00216B28" w:rsidP="00302ACE">
      <w:pPr>
        <w:spacing w:before="240"/>
      </w:pPr>
      <w:r>
        <w:lastRenderedPageBreak/>
        <w:t xml:space="preserve">Overall, </w:t>
      </w:r>
      <w:r w:rsidR="00DA735F">
        <w:t xml:space="preserve">we observed </w:t>
      </w:r>
      <w:r>
        <w:t xml:space="preserve">proteins encoded by HGT-derived genes are preferentially located in cell membrane and are often involved in biding </w:t>
      </w:r>
      <w:r w:rsidR="004030C6">
        <w:t>activity</w:t>
      </w:r>
      <w:r>
        <w:t>.</w:t>
      </w:r>
      <w:r w:rsidR="00254419">
        <w:t xml:space="preserve"> </w:t>
      </w:r>
      <w:r w:rsidR="00302ACE">
        <w:t>There are many other terms and functions which has to be studied in details.</w:t>
      </w:r>
    </w:p>
    <w:p w14:paraId="4D002508" w14:textId="62FBEC09" w:rsidR="00943AF8" w:rsidRDefault="00F07899" w:rsidP="00254419">
      <w:r>
        <w:t>However</w:t>
      </w:r>
      <w:r w:rsidR="00943AF8">
        <w:t xml:space="preserve">, among the 1508 HGT candidates, </w:t>
      </w:r>
      <w:r w:rsidR="00650FCA">
        <w:t xml:space="preserve">we </w:t>
      </w:r>
      <w:r w:rsidR="00254419">
        <w:t>searched for</w:t>
      </w:r>
      <w:r w:rsidR="00943AF8">
        <w:t xml:space="preserve"> </w:t>
      </w:r>
      <w:r w:rsidR="001C629F">
        <w:t xml:space="preserve">some </w:t>
      </w:r>
      <w:r w:rsidR="00943AF8">
        <w:t xml:space="preserve">important and known virulence factors </w:t>
      </w:r>
      <w:r w:rsidR="00943AF8">
        <w:fldChar w:fldCharType="begin" w:fldLock="1"/>
      </w:r>
      <w:r w:rsidR="00943AF8">
        <w:instrText>ADDIN CSL_CITATION {"citationItems":[{"id":"ITEM-1","itemData":{"DOI":"10.3389/fmicb.2012.00148","ISSN":"1664-302X","PMID":"22536199","abstract":"During the past few decades Acinetobacter baumannii has evolved from being a commensal dweller of health-care facilities to constitute one of the most annoying pathogens responsible for hospitalary outbreaks and it is currently considered one of the most important nosocomial pathogens. In a prevalence study of infections in intensive care units conducted among 75 countries of the five continents, this microorganism was found to be the fifth most common pathogen. Two main features contribute to the success of A. baumannii: (i) A. baumannii exhibits an outstanding ability to accumulate a great variety of resistance mechanisms acquired by different mechanisms, either mutations or acquisition of genetic elements such as plasmids, integrons, transposons, or resistant islands, making this microorganism multi- or pan-drug-resistant and (ii) The ability to survive in the environment during prolonged periods of time which, combined with its innate resistance to desiccation and disinfectants, makes A. baumannii almost impossible to eradicate from the clinical setting. In addition, its ability to produce biofilm greatly contributes to both persistence and resistance. In this review, the pathogenesis of the infections caused by this microorganism as well as the molecular bases of antibacterial resistance and clinical aspects such as treatment and potential future therapeutic strategies are discussed in depth.","author":[{"dropping-particle":"","family":"Roca","given":"Ignasi","non-dropping-particle":"","parse-names":false,"suffix":""},{"dropping-particle":"","family":"Espinal","given":"Paula","non-dropping-particle":"","parse-names":false,"suffix":""},{"dropping-particle":"","family":"Vila-Farrés","given":"Xavier","non-dropping-particle":"","parse-names":false,"suffix":""},{"dropping-particle":"","family":"Vila","given":"Jordi","non-dropping-particle":"","parse-names":false,"suffix":""}],"container-title":"Frontiers in Microbiology","id":"ITEM-1","issued":{"date-parts":[["2012"]]},"page":"148","title":"The Acinetobacter baumannii Oxymoron: Commensal Hospital Dweller Turned Pan-Drug-Resistant Menace","type":"article-journal","volume":"3"},"uris":["http://www.mendeley.com/documents/?uuid=cf0cd1b1-8725-3534-932a-933e6aa91b00"]}],"mendeley":{"formattedCitation":"(Roca, Espinal, Vila-Farrés, &amp; Vila, 2012)","plainTextFormattedCitation":"(Roca, Espinal, Vila-Farrés, &amp; Vila, 2012)","previouslyFormattedCitation":"(Roca, Espinal, Vila-Farrés, &amp; Vila, 2012)"},"properties":{"noteIndex":0},"schema":"https://github.com/citation-style-language/schema/raw/master/csl-citation.json"}</w:instrText>
      </w:r>
      <w:r w:rsidR="00943AF8">
        <w:fldChar w:fldCharType="separate"/>
      </w:r>
      <w:r w:rsidR="00943AF8" w:rsidRPr="00943AF8">
        <w:rPr>
          <w:noProof/>
        </w:rPr>
        <w:t>(Roca, Espinal, Vila-Farrés, &amp; Vila, 2012)</w:t>
      </w:r>
      <w:r w:rsidR="00943AF8">
        <w:fldChar w:fldCharType="end"/>
      </w:r>
      <w:r w:rsidR="00943AF8">
        <w:t xml:space="preserve">, </w:t>
      </w:r>
      <w:r w:rsidR="00943AF8">
        <w:fldChar w:fldCharType="begin" w:fldLock="1"/>
      </w:r>
      <w:r w:rsidR="002C4A82">
        <w:instrText>ADDIN CSL_CITATION {"citationItems":[{"id":"ITEM-1","itemData":{"DOI":"10.1128/mBio.01660-15","ISSN":"2150-7511","PMID":"26556274","abstract":"UNLABELLED The increasing emergence of antibiotic-resistant bacterial pathogens represents a serious risk to human health and the entire health care system. Many currently circulating strains of Acinetobacter baumannii exhibit resistance to multiple antibiotics. A key limitation in combating A. baumannii is that our understanding of the molecular mechanisms underlying the pathogenesis of A. baumannii is lacking. To identify potential virulence determinants of a contemporary multidrug-resistant isolate of A. baumannii, we used transposon insertion sequencing (TnSeq) of strain AB5075. A collection of 250,000 A. baumannii transposon mutants was analyzed for growth within Galleria mellonella larvae, an insect-based infection model. The screen identified 300 genes that were specifically required for survival and/or growth of A. baumannii inside G. mellonella larvae. These genes encompass both known, established virulence factors and several novel genes. Among these were more than 30 transcription factors required for growth in G. mellonella. A subset of the transcription factors was also found to be required for resistance to antibiotics and environmental stress. This work thus establishes a novel connection between virulence and resistance to both antibiotics and environmental stress in A. baumannii. IMPORTANCE Acinetobacter baumannii is rapidly emerging as a significant human pathogen, largely because of disinfectant and antibiotic resistance, causing lethal infection in fragile hosts. Despite the increasing prevalence of infections with multidrug-resistant A. baumannii strains, little is known regarding not only the molecular mechanisms that allow A. baumannii to resist environmental stresses (i.e., antibiotics and disinfectants) but also how these pathogens survive within an infected host to cause disease. We employed a large-scale genetic screen to identify genes required for A. baumannii to survive and grow in an insect disease model. While we identified many known virulence factors harbored by A. baumannii, we also discovered many novel genes that likely play key roles in A. baumannii survival of exposure to antibiotics and other stress-inducing chemicals. These results suggest that selection for increased resistance to antibiotics and environmental stress may inadvertently select for increased virulence in A. baumannii.","author":[{"dropping-particle":"","family":"Gebhardt","given":"Michael J","non-dropping-particle":"","parse-names":false,"suffix":""},{"dropping-particle":"","family":"Gallagher","given":"Larry A","non-dropping-particle":"","parse-names":false,"suffix":""},{"dropping-particle":"","family":"Jacobson","given":"Rachael K","non-dropping-particle":"","parse-names":false,"suffix":""},{"dropping-particle":"","family":"Usacheva","given":"Elena A","non-dropping-particle":"","parse-names":false,"suffix":""},{"dropping-particle":"","family":"Peterson","given":"Lance R","non-dropping-particle":"","parse-names":false,"suffix":""},{"dropping-particle":"V","family":"Zurawski","given":"Daniel","non-dropping-particle":"","parse-names":false,"suffix":""},{"dropping-particle":"","family":"Shuman","given":"Howard A","non-dropping-particle":"","parse-names":false,"suffix":""}],"container-title":"mBio","id":"ITEM-1","issue":"6","issued":{"date-parts":[["2015","11","10"]]},"page":"e01660-15","publisher":"American Society for Microbiology","title":"Joint Transcriptional Control of Virulence and Resistance to Antibiotic and Environmental Stress in Acinetobacter baumannii.","type":"article-journal","volume":"6"},"uris":["http://www.mendeley.com/documents/?uuid=d2d56ff4-26a2-37ce-aa23-30bf76264c69"]}],"mendeley":{"formattedCitation":"(Gebhardt et al., 2015)","plainTextFormattedCitation":"(Gebhardt et al., 2015)","previouslyFormattedCitation":"(Gebhardt et al., 2015)"},"properties":{"noteIndex":0},"schema":"https://github.com/citation-style-language/schema/raw/master/csl-citation.json"}</w:instrText>
      </w:r>
      <w:r w:rsidR="00943AF8">
        <w:fldChar w:fldCharType="separate"/>
      </w:r>
      <w:r w:rsidR="00943AF8" w:rsidRPr="00943AF8">
        <w:rPr>
          <w:noProof/>
        </w:rPr>
        <w:t>(Gebhardt et al., 2015)</w:t>
      </w:r>
      <w:r w:rsidR="00943AF8">
        <w:fldChar w:fldCharType="end"/>
      </w:r>
      <w:r w:rsidR="00943AF8">
        <w:t xml:space="preserve"> harbored by </w:t>
      </w:r>
      <w:r w:rsidR="00943AF8">
        <w:rPr>
          <w:i/>
          <w:iCs/>
        </w:rPr>
        <w:t>A. baumannii</w:t>
      </w:r>
      <w:r w:rsidR="00943AF8">
        <w:t xml:space="preserve">. These factors and the number of them are shown in </w:t>
      </w:r>
      <w:r w:rsidR="004030C6">
        <w:fldChar w:fldCharType="begin"/>
      </w:r>
      <w:r w:rsidR="004030C6">
        <w:instrText xml:space="preserve"> REF _Ref530746529 \h </w:instrText>
      </w:r>
      <w:r w:rsidR="004030C6">
        <w:fldChar w:fldCharType="separate"/>
      </w:r>
      <w:r w:rsidR="004030C6" w:rsidRPr="004030C6">
        <w:rPr>
          <w:b/>
          <w:bCs/>
        </w:rPr>
        <w:t xml:space="preserve">Table </w:t>
      </w:r>
      <w:r w:rsidR="004030C6" w:rsidRPr="004030C6">
        <w:rPr>
          <w:b/>
          <w:bCs/>
          <w:noProof/>
        </w:rPr>
        <w:t>6</w:t>
      </w:r>
      <w:r w:rsidR="004030C6">
        <w:fldChar w:fldCharType="end"/>
      </w:r>
      <w:r w:rsidR="004030C6">
        <w:t>.</w:t>
      </w:r>
    </w:p>
    <w:p w14:paraId="58050D61" w14:textId="141633FF" w:rsidR="00FA3A2E" w:rsidRPr="004030C6" w:rsidRDefault="00FA3A2E" w:rsidP="004030C6">
      <w:pPr>
        <w:pStyle w:val="Caption"/>
        <w:keepNext/>
        <w:spacing w:after="0"/>
      </w:pPr>
      <w:bookmarkStart w:id="208" w:name="_Ref530746529"/>
      <w:r w:rsidRPr="004030C6">
        <w:rPr>
          <w:b/>
          <w:bCs/>
        </w:rPr>
        <w:t xml:space="preserve">Table </w:t>
      </w:r>
      <w:r w:rsidRPr="004030C6">
        <w:rPr>
          <w:b/>
          <w:bCs/>
        </w:rPr>
        <w:fldChar w:fldCharType="begin"/>
      </w:r>
      <w:r w:rsidRPr="004030C6">
        <w:rPr>
          <w:b/>
          <w:bCs/>
        </w:rPr>
        <w:instrText xml:space="preserve"> SEQ Table \* ARABIC </w:instrText>
      </w:r>
      <w:r w:rsidRPr="004030C6">
        <w:rPr>
          <w:b/>
          <w:bCs/>
        </w:rPr>
        <w:fldChar w:fldCharType="separate"/>
      </w:r>
      <w:r w:rsidRPr="004030C6">
        <w:rPr>
          <w:b/>
          <w:bCs/>
          <w:noProof/>
        </w:rPr>
        <w:t>6</w:t>
      </w:r>
      <w:r w:rsidRPr="004030C6">
        <w:rPr>
          <w:b/>
          <w:bCs/>
        </w:rPr>
        <w:fldChar w:fldCharType="end"/>
      </w:r>
      <w:bookmarkEnd w:id="208"/>
      <w:r w:rsidR="004030C6" w:rsidRPr="004030C6">
        <w:rPr>
          <w:b/>
          <w:bCs/>
        </w:rPr>
        <w:t>:</w:t>
      </w:r>
      <w:r w:rsidR="004030C6">
        <w:rPr>
          <w:b/>
          <w:bCs/>
        </w:rPr>
        <w:t xml:space="preserve"> </w:t>
      </w:r>
      <w:r w:rsidR="000D71AC">
        <w:t>v</w:t>
      </w:r>
      <w:r w:rsidR="004030C6">
        <w:t>ital virulence factors and the number of them among 1508 HGT candidates in 59 A. baumannii</w:t>
      </w:r>
    </w:p>
    <w:tbl>
      <w:tblPr>
        <w:tblStyle w:val="GridTable6Colorful-Accent6"/>
        <w:tblW w:w="8642" w:type="dxa"/>
        <w:tblLook w:val="04A0" w:firstRow="1" w:lastRow="0" w:firstColumn="1" w:lastColumn="0" w:noHBand="0" w:noVBand="1"/>
      </w:tblPr>
      <w:tblGrid>
        <w:gridCol w:w="2689"/>
        <w:gridCol w:w="516"/>
        <w:gridCol w:w="2035"/>
        <w:gridCol w:w="567"/>
        <w:gridCol w:w="2268"/>
        <w:gridCol w:w="567"/>
      </w:tblGrid>
      <w:tr w:rsidR="00514FA8" w:rsidRPr="00943AF8" w14:paraId="7E585E91" w14:textId="77777777" w:rsidTr="0025441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4A4631" w14:textId="031538B2" w:rsidR="00514FA8" w:rsidRPr="00943AF8" w:rsidRDefault="009C65EF" w:rsidP="00514FA8">
            <w:pPr>
              <w:spacing w:line="240" w:lineRule="auto"/>
              <w:jc w:val="center"/>
              <w:rPr>
                <w:rFonts w:eastAsia="Times New Roman" w:cs="Times New Roman"/>
                <w:color w:val="222222"/>
                <w:sz w:val="20"/>
                <w:szCs w:val="20"/>
              </w:rPr>
            </w:pPr>
            <w:r>
              <w:rPr>
                <w:rFonts w:eastAsia="Times New Roman" w:cs="Times New Roman"/>
                <w:color w:val="222222"/>
                <w:sz w:val="20"/>
                <w:szCs w:val="20"/>
              </w:rPr>
              <w:t>motility process</w:t>
            </w:r>
          </w:p>
        </w:tc>
        <w:tc>
          <w:tcPr>
            <w:tcW w:w="516" w:type="dxa"/>
            <w:noWrap/>
            <w:hideMark/>
          </w:tcPr>
          <w:p w14:paraId="14739A3F" w14:textId="06D1ECF3" w:rsidR="00514FA8" w:rsidRPr="00943AF8" w:rsidRDefault="009C65EF"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b w:val="0"/>
                <w:bCs w:val="0"/>
                <w:color w:val="000000"/>
                <w:sz w:val="20"/>
                <w:szCs w:val="20"/>
              </w:rPr>
              <w:t>72</w:t>
            </w:r>
          </w:p>
        </w:tc>
        <w:tc>
          <w:tcPr>
            <w:tcW w:w="2035" w:type="dxa"/>
            <w:noWrap/>
          </w:tcPr>
          <w:p w14:paraId="31F13190" w14:textId="502FAAA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quorum sensing</w:t>
            </w:r>
          </w:p>
        </w:tc>
        <w:tc>
          <w:tcPr>
            <w:tcW w:w="567" w:type="dxa"/>
            <w:noWrap/>
          </w:tcPr>
          <w:p w14:paraId="0D073084" w14:textId="4FB29E63"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10</w:t>
            </w:r>
          </w:p>
        </w:tc>
        <w:tc>
          <w:tcPr>
            <w:tcW w:w="2268" w:type="dxa"/>
            <w:noWrap/>
            <w:hideMark/>
          </w:tcPr>
          <w:p w14:paraId="67DCEB34"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metal ion</w:t>
            </w:r>
          </w:p>
        </w:tc>
        <w:tc>
          <w:tcPr>
            <w:tcW w:w="567" w:type="dxa"/>
            <w:noWrap/>
            <w:hideMark/>
          </w:tcPr>
          <w:p w14:paraId="21380D06"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905</w:t>
            </w:r>
          </w:p>
        </w:tc>
      </w:tr>
      <w:tr w:rsidR="00254419" w:rsidRPr="00943AF8" w14:paraId="1BD376DF"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F30D425"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transmembrane</w:t>
            </w:r>
          </w:p>
        </w:tc>
        <w:tc>
          <w:tcPr>
            <w:tcW w:w="516" w:type="dxa"/>
            <w:noWrap/>
            <w:hideMark/>
          </w:tcPr>
          <w:p w14:paraId="2F473F79"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5B5AC8FE" w14:textId="12730E04"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k</w:t>
            </w:r>
            <w:r w:rsidRPr="00943AF8">
              <w:rPr>
                <w:rFonts w:eastAsia="Times New Roman" w:cs="Times New Roman"/>
                <w:b/>
                <w:bCs/>
                <w:color w:val="222222"/>
                <w:sz w:val="20"/>
                <w:szCs w:val="20"/>
              </w:rPr>
              <w:t>inase</w:t>
            </w:r>
            <w:r>
              <w:rPr>
                <w:rFonts w:eastAsia="Times New Roman" w:cs="Times New Roman"/>
                <w:b/>
                <w:bCs/>
                <w:color w:val="222222"/>
                <w:sz w:val="20"/>
                <w:szCs w:val="20"/>
              </w:rPr>
              <w:t xml:space="preserve"> activity</w:t>
            </w:r>
          </w:p>
        </w:tc>
        <w:tc>
          <w:tcPr>
            <w:tcW w:w="567" w:type="dxa"/>
            <w:noWrap/>
          </w:tcPr>
          <w:p w14:paraId="44DD8F6A" w14:textId="62ED5EF5"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425</w:t>
            </w:r>
          </w:p>
        </w:tc>
        <w:tc>
          <w:tcPr>
            <w:tcW w:w="2268" w:type="dxa"/>
            <w:noWrap/>
            <w:hideMark/>
          </w:tcPr>
          <w:p w14:paraId="02D3B8DE"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magnesium ion</w:t>
            </w:r>
          </w:p>
        </w:tc>
        <w:tc>
          <w:tcPr>
            <w:tcW w:w="567" w:type="dxa"/>
            <w:noWrap/>
            <w:hideMark/>
          </w:tcPr>
          <w:p w14:paraId="0F67CA95"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66</w:t>
            </w:r>
          </w:p>
        </w:tc>
      </w:tr>
      <w:tr w:rsidR="00514FA8" w:rsidRPr="00943AF8" w14:paraId="001D6AAD"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A841118"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binding</w:t>
            </w:r>
          </w:p>
        </w:tc>
        <w:tc>
          <w:tcPr>
            <w:tcW w:w="516" w:type="dxa"/>
            <w:noWrap/>
            <w:hideMark/>
          </w:tcPr>
          <w:p w14:paraId="57909584"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60C4D3F3" w14:textId="4760BCFD"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hospholipase</w:t>
            </w:r>
          </w:p>
        </w:tc>
        <w:tc>
          <w:tcPr>
            <w:tcW w:w="567" w:type="dxa"/>
            <w:noWrap/>
          </w:tcPr>
          <w:p w14:paraId="7A03F9CD" w14:textId="653F0389"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37</w:t>
            </w:r>
          </w:p>
        </w:tc>
        <w:tc>
          <w:tcPr>
            <w:tcW w:w="2268" w:type="dxa"/>
            <w:noWrap/>
            <w:hideMark/>
          </w:tcPr>
          <w:p w14:paraId="0593163A" w14:textId="10DD36CC"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calcium ion</w:t>
            </w:r>
          </w:p>
        </w:tc>
        <w:tc>
          <w:tcPr>
            <w:tcW w:w="567" w:type="dxa"/>
            <w:noWrap/>
            <w:hideMark/>
          </w:tcPr>
          <w:p w14:paraId="76C86025" w14:textId="6AF6C60F" w:rsidR="00514FA8" w:rsidRPr="00943AF8" w:rsidRDefault="00254419" w:rsidP="00254419">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293</w:t>
            </w:r>
          </w:p>
        </w:tc>
      </w:tr>
      <w:tr w:rsidR="00254419" w:rsidRPr="00943AF8" w14:paraId="7B07EBEC"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3920C73"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drug</w:t>
            </w:r>
          </w:p>
        </w:tc>
        <w:tc>
          <w:tcPr>
            <w:tcW w:w="516" w:type="dxa"/>
            <w:noWrap/>
            <w:hideMark/>
          </w:tcPr>
          <w:p w14:paraId="14F44197" w14:textId="5CECD275" w:rsidR="00514FA8" w:rsidRPr="00943AF8" w:rsidRDefault="009C65EF"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49</w:t>
            </w:r>
          </w:p>
        </w:tc>
        <w:tc>
          <w:tcPr>
            <w:tcW w:w="2035" w:type="dxa"/>
            <w:noWrap/>
          </w:tcPr>
          <w:p w14:paraId="79850D56" w14:textId="3D777F81"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athogenesis</w:t>
            </w:r>
          </w:p>
        </w:tc>
        <w:tc>
          <w:tcPr>
            <w:tcW w:w="567" w:type="dxa"/>
            <w:noWrap/>
          </w:tcPr>
          <w:p w14:paraId="005DA135" w14:textId="2C633E72"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96</w:t>
            </w:r>
          </w:p>
        </w:tc>
        <w:tc>
          <w:tcPr>
            <w:tcW w:w="2268" w:type="dxa"/>
            <w:noWrap/>
            <w:hideMark/>
          </w:tcPr>
          <w:p w14:paraId="22FE1AFD" w14:textId="43CA12C6"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response to ethanol</w:t>
            </w:r>
          </w:p>
        </w:tc>
        <w:tc>
          <w:tcPr>
            <w:tcW w:w="567" w:type="dxa"/>
            <w:noWrap/>
            <w:hideMark/>
          </w:tcPr>
          <w:p w14:paraId="095E2040" w14:textId="081C03A4"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5</w:t>
            </w:r>
          </w:p>
        </w:tc>
      </w:tr>
      <w:tr w:rsidR="00514FA8" w:rsidRPr="00943AF8" w14:paraId="55BA50D1"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9F2B12B"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antibiotic</w:t>
            </w:r>
          </w:p>
        </w:tc>
        <w:tc>
          <w:tcPr>
            <w:tcW w:w="516" w:type="dxa"/>
            <w:noWrap/>
            <w:hideMark/>
          </w:tcPr>
          <w:p w14:paraId="6E83C950"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72</w:t>
            </w:r>
          </w:p>
        </w:tc>
        <w:tc>
          <w:tcPr>
            <w:tcW w:w="2035" w:type="dxa"/>
            <w:noWrap/>
          </w:tcPr>
          <w:p w14:paraId="50CEE44B" w14:textId="1B938015"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biofilm formation</w:t>
            </w:r>
          </w:p>
        </w:tc>
        <w:tc>
          <w:tcPr>
            <w:tcW w:w="567" w:type="dxa"/>
            <w:noWrap/>
          </w:tcPr>
          <w:p w14:paraId="2C18F02F" w14:textId="557DBC4F"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1</w:t>
            </w:r>
          </w:p>
        </w:tc>
        <w:tc>
          <w:tcPr>
            <w:tcW w:w="2268" w:type="dxa"/>
            <w:noWrap/>
            <w:hideMark/>
          </w:tcPr>
          <w:p w14:paraId="53C2F3DE" w14:textId="08AC10B3"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254419">
              <w:rPr>
                <w:rFonts w:eastAsia="Times New Roman" w:cs="Times New Roman"/>
                <w:b/>
                <w:bCs/>
                <w:color w:val="222222"/>
                <w:sz w:val="20"/>
                <w:szCs w:val="20"/>
              </w:rPr>
              <w:t>outer membrane cell</w:t>
            </w:r>
          </w:p>
        </w:tc>
        <w:tc>
          <w:tcPr>
            <w:tcW w:w="567" w:type="dxa"/>
            <w:noWrap/>
            <w:hideMark/>
          </w:tcPr>
          <w:p w14:paraId="79127FB6" w14:textId="78FB789A"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54419">
              <w:rPr>
                <w:rFonts w:eastAsia="Times New Roman" w:cs="Times New Roman"/>
                <w:color w:val="000000"/>
                <w:sz w:val="20"/>
                <w:szCs w:val="20"/>
              </w:rPr>
              <w:t>109</w:t>
            </w:r>
          </w:p>
        </w:tc>
      </w:tr>
    </w:tbl>
    <w:p w14:paraId="519502F8" w14:textId="1999852A" w:rsidR="008B517C" w:rsidRDefault="008B517C" w:rsidP="008B517C">
      <w:r>
        <w:br w:type="page"/>
      </w:r>
    </w:p>
    <w:p w14:paraId="1420B3E5" w14:textId="0FA3835F" w:rsidR="00CD6D73" w:rsidRDefault="00E307F9" w:rsidP="00CD6D73">
      <w:pPr>
        <w:pStyle w:val="Heading2"/>
      </w:pPr>
      <w:bookmarkStart w:id="209" w:name="_Toc523657801"/>
      <w:bookmarkStart w:id="210" w:name="_Toc528762475"/>
      <w:r>
        <w:lastRenderedPageBreak/>
        <w:t>Contaminations versus HGTs in assemblies</w:t>
      </w:r>
      <w:bookmarkEnd w:id="209"/>
      <w:bookmarkEnd w:id="210"/>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2CDFFCEA"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997B10">
        <w:rPr>
          <w:b/>
          <w:bCs/>
          <w:noProof/>
        </w:rPr>
        <w:t>7</w:t>
      </w:r>
      <w:r w:rsidR="007A3217">
        <w:fldChar w:fldCharType="end"/>
      </w:r>
      <w:r w:rsidR="007A3217">
        <w:t>)</w:t>
      </w:r>
      <w:r>
        <w:t>.</w:t>
      </w:r>
      <w:r w:rsidR="0003030D">
        <w:t xml:space="preserve"> </w:t>
      </w:r>
    </w:p>
    <w:p w14:paraId="25C645AA" w14:textId="23428CB1" w:rsidR="007A3217" w:rsidRPr="007A3217" w:rsidRDefault="007A3217" w:rsidP="007A3217">
      <w:pPr>
        <w:pStyle w:val="Caption"/>
        <w:keepNext/>
        <w:spacing w:after="0"/>
      </w:pPr>
      <w:bookmarkStart w:id="211"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FA3A2E">
        <w:rPr>
          <w:b/>
          <w:bCs/>
          <w:noProof/>
        </w:rPr>
        <w:t>7</w:t>
      </w:r>
      <w:r w:rsidRPr="007A3217">
        <w:rPr>
          <w:b/>
          <w:bCs/>
        </w:rPr>
        <w:fldChar w:fldCharType="end"/>
      </w:r>
      <w:bookmarkEnd w:id="211"/>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5C42E4C"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997B10">
        <w:rPr>
          <w:b/>
          <w:bCs/>
          <w:noProof/>
        </w:rPr>
        <w:t>8</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3C34AAA" w:rsidR="00BE3E12" w:rsidRDefault="00BE3E12" w:rsidP="00BE3E12">
      <w:pPr>
        <w:pStyle w:val="Caption"/>
        <w:keepNext/>
        <w:spacing w:after="0"/>
      </w:pPr>
      <w:bookmarkStart w:id="212"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FA3A2E">
        <w:rPr>
          <w:b/>
          <w:bCs/>
          <w:noProof/>
        </w:rPr>
        <w:t>8</w:t>
      </w:r>
      <w:r w:rsidRPr="00CC5259">
        <w:rPr>
          <w:b/>
          <w:bCs/>
        </w:rPr>
        <w:fldChar w:fldCharType="end"/>
      </w:r>
      <w:bookmarkEnd w:id="212"/>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13" w:name="_Toc528762476"/>
      <w:r>
        <w:lastRenderedPageBreak/>
        <w:t>Outer membrane and Extracellular protein</w:t>
      </w:r>
      <w:r w:rsidR="00A41B63">
        <w:t>s</w:t>
      </w:r>
      <w:bookmarkEnd w:id="213"/>
    </w:p>
    <w:p w14:paraId="1B95FEAF" w14:textId="15AA8DD7"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 xml:space="preserve">A. b ACICU </w:t>
      </w:r>
      <w:r w:rsidR="00725105">
        <w:t xml:space="preserve">applying </w:t>
      </w:r>
      <w:proofErr w:type="spellStart"/>
      <w:r w:rsidR="00725105">
        <w:t>ClubSubP</w:t>
      </w:r>
      <w:proofErr w:type="spellEnd"/>
      <w:r w:rsidR="00725105">
        <w:t xml:space="preserve">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592D85">
        <w:t xml:space="preserve"> </w:t>
      </w:r>
      <w:r w:rsidR="00725105">
        <w:t xml:space="preserve">and Cello </w:t>
      </w:r>
      <w:r w:rsidR="00725105">
        <w:fldChar w:fldCharType="begin" w:fldLock="1"/>
      </w:r>
      <w:r w:rsidR="003B167D">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eviously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w:t>
      </w:r>
      <w:r w:rsidR="000F595E">
        <w:t xml:space="preserve"> of proteins</w:t>
      </w:r>
      <w:r w:rsidR="00147909">
        <w:t xml:space="preserve"> forming the host-interaction interface for targets</w:t>
      </w:r>
      <w:r w:rsidR="008C486D">
        <w:t xml:space="preserve"> with </w:t>
      </w:r>
      <w:r w:rsidR="00147909">
        <w:t xml:space="preserve">an altered feature architecture </w:t>
      </w:r>
      <w:r w:rsidR="008C486D">
        <w:t xml:space="preserve">in </w:t>
      </w:r>
      <w:r w:rsidR="008C486D">
        <w:rPr>
          <w:i/>
          <w:iCs/>
        </w:rPr>
        <w:t>A. baumannii</w:t>
      </w:r>
      <w:r w:rsidR="00147909">
        <w:rPr>
          <w:i/>
          <w:iCs/>
        </w:rPr>
        <w:t xml:space="preserve"> </w:t>
      </w:r>
      <w:r w:rsidR="00147909">
        <w:t>indicative of lineage specific shift in function</w:t>
      </w:r>
      <w:r w:rsidR="00E0738D">
        <w:t>.</w:t>
      </w:r>
      <w:r w:rsidR="008C486D">
        <w:t xml:space="preserve"> </w:t>
      </w:r>
      <w:r w:rsidR="00E0738D">
        <w:t xml:space="preserve">In particular, novel pathogenicity related proteins 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 xml:space="preserve">mong the OEPs we found interesting genes such as </w:t>
      </w:r>
      <w:proofErr w:type="spellStart"/>
      <w:r w:rsidR="005C5920">
        <w:t>comC</w:t>
      </w:r>
      <w:proofErr w:type="spellEnd"/>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4A310B">
        <w:t xml:space="preserve">We identified </w:t>
      </w:r>
      <w:proofErr w:type="spellStart"/>
      <w:r w:rsidR="004A310B">
        <w:t>comC</w:t>
      </w:r>
      <w:proofErr w:type="spellEnd"/>
      <w:r w:rsidR="004A310B">
        <w:t xml:space="preserve"> as</w:t>
      </w:r>
      <w:r w:rsidR="00B55DD5">
        <w:t xml:space="preserve"> a factor involved both in cell adhesion and direct DNA uptake. ATA also plays an important role in biofilm information, biding to various extracellular proteins as well as adhesion to collagen type IV. </w:t>
      </w:r>
      <w:r w:rsidR="004A310B">
        <w:t>Consequently</w:t>
      </w:r>
      <w:r w:rsidR="00B55DD5">
        <w:t xml:space="preserve">, both proteins are putative candidates of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B55DD5">
        <w:t>the</w:t>
      </w:r>
      <w:r w:rsidR="004A310B">
        <w:t>se</w:t>
      </w:r>
      <w:r w:rsidR="00B55DD5">
        <w:t xml:space="preserv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w:t>
      </w:r>
      <w:r w:rsidR="00DB2959">
        <w:lastRenderedPageBreak/>
        <w:t xml:space="preserve">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w:t>
      </w:r>
      <w:r w:rsidR="00147909">
        <w:rPr>
          <w:noProof/>
        </w:rPr>
        <mc:AlternateContent>
          <mc:Choice Requires="wpg">
            <w:drawing>
              <wp:anchor distT="0" distB="0" distL="114300" distR="114300" simplePos="0" relativeHeight="251924480" behindDoc="0" locked="0" layoutInCell="1" allowOverlap="1" wp14:anchorId="00217B74" wp14:editId="42A389B5">
                <wp:simplePos x="0" y="0"/>
                <wp:positionH relativeFrom="column">
                  <wp:posOffset>170180</wp:posOffset>
                </wp:positionH>
                <wp:positionV relativeFrom="paragraph">
                  <wp:posOffset>669925</wp:posOffset>
                </wp:positionV>
                <wp:extent cx="5189220" cy="8174355"/>
                <wp:effectExtent l="0" t="101600" r="5080" b="4445"/>
                <wp:wrapTopAndBottom/>
                <wp:docPr id="43" name="Group 43"/>
                <wp:cNvGraphicFramePr/>
                <a:graphic xmlns:a="http://schemas.openxmlformats.org/drawingml/2006/main">
                  <a:graphicData uri="http://schemas.microsoft.com/office/word/2010/wordprocessingGroup">
                    <wpg:wgp>
                      <wpg:cNvGrpSpPr/>
                      <wpg:grpSpPr>
                        <a:xfrm>
                          <a:off x="0" y="0"/>
                          <a:ext cx="5189220" cy="8174355"/>
                          <a:chOff x="-301801" y="99588"/>
                          <a:chExt cx="5359405" cy="8685141"/>
                        </a:xfrm>
                      </wpg:grpSpPr>
                      <pic:pic xmlns:pic="http://schemas.openxmlformats.org/drawingml/2006/picture">
                        <pic:nvPicPr>
                          <pic:cNvPr id="41" name="Picture 41"/>
                          <pic:cNvPicPr>
                            <a:picLocks noChangeAspect="1"/>
                          </pic:cNvPicPr>
                        </pic:nvPicPr>
                        <pic:blipFill rotWithShape="1">
                          <a:blip r:embed="rId115">
                            <a:extLst>
                              <a:ext uri="{28A0092B-C50C-407E-A947-70E740481C1C}">
                                <a14:useLocalDpi xmlns:a14="http://schemas.microsoft.com/office/drawing/2010/main" val="0"/>
                              </a:ext>
                            </a:extLst>
                          </a:blip>
                          <a:srcRect l="5605" t="5644"/>
                          <a:stretch/>
                        </pic:blipFill>
                        <pic:spPr bwMode="auto">
                          <a:xfrm>
                            <a:off x="-83865" y="99588"/>
                            <a:ext cx="4915664" cy="6793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42" name="Text Box 42"/>
                        <wps:cNvSpPr txBox="1"/>
                        <wps:spPr>
                          <a:xfrm>
                            <a:off x="-301801" y="7042710"/>
                            <a:ext cx="5359405" cy="1742019"/>
                          </a:xfrm>
                          <a:prstGeom prst="rect">
                            <a:avLst/>
                          </a:prstGeom>
                          <a:solidFill>
                            <a:prstClr val="white"/>
                          </a:solidFill>
                          <a:ln>
                            <a:noFill/>
                          </a:ln>
                        </wps:spPr>
                        <wps:txbx>
                          <w:txbxContent>
                            <w:p w14:paraId="40ABA424" w14:textId="4255B8DB" w:rsidR="002C4A82" w:rsidRPr="00984808" w:rsidRDefault="002C4A82" w:rsidP="00E0738D">
                              <w:pPr>
                                <w:pStyle w:val="Caption"/>
                                <w:rPr>
                                  <w:b/>
                                  <w:bCs/>
                                  <w:noProof/>
                                </w:rPr>
                              </w:pPr>
                              <w:bookmarkStart w:id="214"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8</w:t>
                              </w:r>
                              <w:r w:rsidRPr="00600048">
                                <w:rPr>
                                  <w:b/>
                                  <w:bCs/>
                                </w:rPr>
                                <w:fldChar w:fldCharType="end"/>
                              </w:r>
                              <w:bookmarkEnd w:id="214"/>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59" style="position:absolute;left:0;text-align:left;margin-left:13.4pt;margin-top:52.75pt;width:408.6pt;height:643.65pt;z-index:251924480;mso-width-relative:margin;mso-height-relative:margin" coordorigin="-3018,995" coordsize="53594,868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L/z955gEdZbG98N5tNhYQQQhGQ&#13;&#10;3ntVIBRREJEm4EUBEaRIk6IUUa5/1Gu9ilyaXJoNFQwl4AVFuDSvBWwoooKoCIoFC4KVlv971pk4&#13;&#10;+fi+ze5mSX3neV5mvnNmzsz8drLZPXybJQ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NkoCJ+moe08cUHKV6j3LSkoukhZLn9YvKfmibUnJHa1KSk6vMDQrS+3vVeWs&#13;&#10;4aFVUvK/9sqVK6uGj9ffg6WrpXOOHlAyX7EqFLO3+qFdWtKtpDyxq4qK4qz6E43ThQ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">
                <v:shape id="Picture 41" o:spid="_x0000_s1160" type="#_x0000_t75" style="position:absolute;left:-838;top:995;width:49155;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" filled="t" fillcolor="#ededed" stroked="t" strokecolor="white" strokeweight="7pt">
                  <v:stroke endcap="square"/>
                  <v:imagedata r:id="rId116" o:title="" croptop="3699f" cropleft="3673f"/>
                  <v:shadow on="t" color="black" opacity="26214f" origin="-.5,-.5" offset="0,.5mm"/>
                  <v:path arrowok="t"/>
                </v:shape>
                <v:shape id="Text Box 42" o:spid="_x0000_s1161" type="#_x0000_t202" style="position:absolute;left:-3018;top:70427;width:53594;height:17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4255B8DB" w:rsidR="002C4A82" w:rsidRPr="00984808" w:rsidRDefault="002C4A82" w:rsidP="00E0738D">
                        <w:pPr>
                          <w:pStyle w:val="Caption"/>
                          <w:rPr>
                            <w:b/>
                            <w:bCs/>
                            <w:noProof/>
                          </w:rPr>
                        </w:pPr>
                        <w:bookmarkStart w:id="215"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8</w:t>
                        </w:r>
                        <w:r w:rsidRPr="00600048">
                          <w:rPr>
                            <w:b/>
                            <w:bCs/>
                          </w:rPr>
                          <w:fldChar w:fldCharType="end"/>
                        </w:r>
                        <w:bookmarkEnd w:id="215"/>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v:textbox>
                </v:shape>
                <w10:wrap type="topAndBottom"/>
              </v:group>
            </w:pict>
          </mc:Fallback>
        </mc:AlternateContent>
      </w:r>
      <w:r w:rsidR="00BB4920">
        <w:t xml:space="preserve">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Fig</w:t>
      </w:r>
      <w:r w:rsidR="00725105" w:rsidRPr="00600048">
        <w:rPr>
          <w:b/>
          <w:bCs/>
        </w:rPr>
        <w:t>u</w:t>
      </w:r>
      <w:r w:rsidR="00725105" w:rsidRPr="00600048">
        <w:rPr>
          <w:b/>
          <w:bCs/>
        </w:rPr>
        <w:t>r</w:t>
      </w:r>
      <w:r w:rsidR="00725105" w:rsidRPr="00600048">
        <w:rPr>
          <w:b/>
          <w:bCs/>
        </w:rPr>
        <w:t xml:space="preserve">e </w:t>
      </w:r>
      <w:r w:rsidR="00725105" w:rsidRPr="00600048">
        <w:rPr>
          <w:b/>
          <w:bCs/>
          <w:noProof/>
        </w:rPr>
        <w:t>2</w:t>
      </w:r>
      <w:r w:rsidR="00997B10">
        <w:rPr>
          <w:b/>
          <w:bCs/>
          <w:noProof/>
        </w:rPr>
        <w:t>8</w:t>
      </w:r>
      <w:r w:rsidR="00725105">
        <w:fldChar w:fldCharType="end"/>
      </w:r>
      <w:r w:rsidR="00725105">
        <w:t>.</w:t>
      </w:r>
    </w:p>
    <w:p w14:paraId="1B539DD3" w14:textId="7198697F" w:rsidR="00E0738D" w:rsidRPr="00B06E73" w:rsidRDefault="00E0738D" w:rsidP="002B2987"/>
    <w:p w14:paraId="5C62B6D1" w14:textId="2CD5A93C"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 xml:space="preserve">candidates with horizontal history. Notably, only 5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t>.</w:t>
      </w:r>
      <w:r w:rsidR="00CD52FB">
        <w:t xml:space="preserve"> The output is </w:t>
      </w:r>
      <w:r w:rsidR="004A310B">
        <w:t>s</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00997B10">
        <w:rPr>
          <w:b/>
          <w:bCs/>
          <w:noProof/>
        </w:rPr>
        <w:t>9</w:t>
      </w:r>
      <w:r>
        <w:fldChar w:fldCharType="end"/>
      </w:r>
      <w:r w:rsidR="004A310B">
        <w:t xml:space="preserve"> shown</w:t>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 xml:space="preserve">Figure </w:t>
      </w:r>
      <w:r w:rsidR="00CD52FB" w:rsidRPr="00C3605D">
        <w:rPr>
          <w:b/>
          <w:bCs/>
          <w:noProof/>
        </w:rPr>
        <w:t>2</w:t>
      </w:r>
      <w:r w:rsidR="00997B10">
        <w:rPr>
          <w:b/>
          <w:bCs/>
          <w:noProof/>
        </w:rPr>
        <w:t>9</w:t>
      </w:r>
      <w:r w:rsidR="00CD52FB">
        <w:fldChar w:fldCharType="end"/>
      </w:r>
      <w:r w:rsidR="00CD52FB">
        <w:t xml:space="preserve"> </w:t>
      </w:r>
      <w:r>
        <w:t>.</w:t>
      </w:r>
      <w:r w:rsidR="0046739D">
        <w:t xml:space="preserve"> </w:t>
      </w:r>
      <w:r w:rsidR="00F62ACA">
        <w:t>Following up, the results reveal that almost all the OEP candidates were inherited vertically.</w:t>
      </w:r>
    </w:p>
    <w:p w14:paraId="0023E192" w14:textId="6D32DFBC" w:rsidR="003835D4" w:rsidRPr="0055525B" w:rsidRDefault="003835D4" w:rsidP="0055525B">
      <w:pPr>
        <w:pStyle w:val="Caption"/>
        <w:keepNext/>
        <w:spacing w:after="0"/>
      </w:pPr>
      <w:bookmarkStart w:id="216"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00FA3A2E">
        <w:rPr>
          <w:b/>
          <w:bCs/>
          <w:noProof/>
        </w:rPr>
        <w:t>9</w:t>
      </w:r>
      <w:r w:rsidRPr="003835D4">
        <w:rPr>
          <w:b/>
          <w:bCs/>
        </w:rPr>
        <w:fldChar w:fldCharType="end"/>
      </w:r>
      <w:bookmarkEnd w:id="216"/>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650FCA"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650FCA" w:rsidRDefault="003835D4" w:rsidP="003835D4">
            <w:pPr>
              <w:spacing w:line="240" w:lineRule="auto"/>
              <w:jc w:val="center"/>
              <w:rPr>
                <w:rFonts w:eastAsia="Times New Roman" w:cs="Calibri"/>
                <w:color w:val="000000"/>
                <w:sz w:val="21"/>
                <w:szCs w:val="21"/>
              </w:rPr>
            </w:pPr>
            <w:r w:rsidRPr="00650FCA">
              <w:rPr>
                <w:rFonts w:eastAsia="Times New Roman" w:cs="Calibri"/>
                <w:color w:val="000000"/>
                <w:sz w:val="21"/>
                <w:szCs w:val="21"/>
              </w:rPr>
              <w:t>Gene ID</w:t>
            </w:r>
          </w:p>
        </w:tc>
        <w:tc>
          <w:tcPr>
            <w:tcW w:w="2280" w:type="dxa"/>
            <w:noWrap/>
            <w:hideMark/>
          </w:tcPr>
          <w:p w14:paraId="68F9E906"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Function</w:t>
            </w:r>
          </w:p>
        </w:tc>
        <w:tc>
          <w:tcPr>
            <w:tcW w:w="3620" w:type="dxa"/>
            <w:noWrap/>
            <w:hideMark/>
          </w:tcPr>
          <w:p w14:paraId="566D7DE5"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Donor</w:t>
            </w:r>
          </w:p>
        </w:tc>
      </w:tr>
      <w:tr w:rsidR="003835D4" w:rsidRPr="00650FCA"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0024161.1</w:t>
            </w:r>
          </w:p>
        </w:tc>
        <w:tc>
          <w:tcPr>
            <w:tcW w:w="2280" w:type="dxa"/>
            <w:noWrap/>
            <w:hideMark/>
          </w:tcPr>
          <w:p w14:paraId="43532004"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7001949"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Pseudomonas </w:t>
            </w:r>
            <w:proofErr w:type="spellStart"/>
            <w:r w:rsidRPr="00650FCA">
              <w:rPr>
                <w:rFonts w:eastAsia="Times New Roman" w:cs="Calibri"/>
                <w:i/>
                <w:iCs/>
                <w:color w:val="000000"/>
                <w:sz w:val="21"/>
                <w:szCs w:val="21"/>
              </w:rPr>
              <w:t>weihenstephanensis</w:t>
            </w:r>
            <w:proofErr w:type="spellEnd"/>
          </w:p>
        </w:tc>
      </w:tr>
      <w:tr w:rsidR="003835D4" w:rsidRPr="00650FCA"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129309.1</w:t>
            </w:r>
          </w:p>
        </w:tc>
        <w:tc>
          <w:tcPr>
            <w:tcW w:w="2280" w:type="dxa"/>
            <w:noWrap/>
            <w:hideMark/>
          </w:tcPr>
          <w:p w14:paraId="5AEA4449"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84A8972"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Psychrobacter</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arcticus</w:t>
            </w:r>
            <w:proofErr w:type="spellEnd"/>
          </w:p>
        </w:tc>
      </w:tr>
      <w:tr w:rsidR="003835D4" w:rsidRPr="00650FCA"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288712.1</w:t>
            </w:r>
          </w:p>
        </w:tc>
        <w:tc>
          <w:tcPr>
            <w:tcW w:w="2280" w:type="dxa"/>
            <w:noWrap/>
            <w:hideMark/>
          </w:tcPr>
          <w:p w14:paraId="704BF167"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C78FE6C"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fluorescens</w:t>
            </w:r>
          </w:p>
        </w:tc>
      </w:tr>
      <w:tr w:rsidR="003835D4" w:rsidRPr="00650FCA"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984286.1</w:t>
            </w:r>
          </w:p>
        </w:tc>
        <w:tc>
          <w:tcPr>
            <w:tcW w:w="2280" w:type="dxa"/>
            <w:noWrap/>
            <w:hideMark/>
          </w:tcPr>
          <w:p w14:paraId="22615177"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0A7F06A5"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Bordetella </w:t>
            </w:r>
            <w:proofErr w:type="spellStart"/>
            <w:r w:rsidRPr="00650FCA">
              <w:rPr>
                <w:rFonts w:eastAsia="Times New Roman" w:cs="Calibri"/>
                <w:i/>
                <w:iCs/>
                <w:color w:val="000000"/>
                <w:sz w:val="21"/>
                <w:szCs w:val="21"/>
              </w:rPr>
              <w:t>trematum</w:t>
            </w:r>
            <w:proofErr w:type="spellEnd"/>
          </w:p>
        </w:tc>
      </w:tr>
      <w:tr w:rsidR="003835D4" w:rsidRPr="00650FCA"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2134405.1</w:t>
            </w:r>
          </w:p>
        </w:tc>
        <w:tc>
          <w:tcPr>
            <w:tcW w:w="2280" w:type="dxa"/>
            <w:noWrap/>
            <w:hideMark/>
          </w:tcPr>
          <w:p w14:paraId="242B3DF6"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9F4DBDD"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Chromobacterium</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subtsugae</w:t>
            </w:r>
            <w:proofErr w:type="spellEnd"/>
          </w:p>
        </w:tc>
      </w:tr>
    </w:tbl>
    <w:p w14:paraId="2485C85F" w14:textId="7AC4B8F1" w:rsidR="003835D4" w:rsidRDefault="004A310B" w:rsidP="00F53B5D">
      <w:r>
        <w:rPr>
          <w:b/>
          <w:bCs/>
          <w:noProof/>
        </w:rPr>
        <mc:AlternateContent>
          <mc:Choice Requires="wpg">
            <w:drawing>
              <wp:anchor distT="0" distB="0" distL="114300" distR="114300" simplePos="0" relativeHeight="251928576" behindDoc="0" locked="0" layoutInCell="1" allowOverlap="1" wp14:anchorId="4910DAB5" wp14:editId="16E6AEB6">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40EB8D4B" w:rsidR="002C4A82" w:rsidRPr="00CD52FB" w:rsidRDefault="002C4A82" w:rsidP="00C3605D">
                              <w:pPr>
                                <w:pStyle w:val="Caption"/>
                                <w:rPr>
                                  <w:i w:val="0"/>
                                  <w:iCs w:val="0"/>
                                </w:rPr>
                              </w:pPr>
                              <w:bookmarkStart w:id="217"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9</w:t>
                              </w:r>
                              <w:r w:rsidRPr="00C3605D">
                                <w:rPr>
                                  <w:b/>
                                  <w:bCs/>
                                </w:rPr>
                                <w:fldChar w:fldCharType="end"/>
                              </w:r>
                              <w:bookmarkEnd w:id="217"/>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62" style="position:absolute;left:0;text-align:left;margin-left:.55pt;margin-top:19.4pt;width:431.7pt;height:358.5pt;z-index:251928576;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COUGfn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63"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8" o:title=""/>
                </v:shape>
                <v:shape id="Text Box 46" o:spid="_x0000_s1164"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40EB8D4B" w:rsidR="002C4A82" w:rsidRPr="00CD52FB" w:rsidRDefault="002C4A82" w:rsidP="00C3605D">
                        <w:pPr>
                          <w:pStyle w:val="Caption"/>
                          <w:rPr>
                            <w:i w:val="0"/>
                            <w:iCs w:val="0"/>
                          </w:rPr>
                        </w:pPr>
                        <w:bookmarkStart w:id="218"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9</w:t>
                        </w:r>
                        <w:r w:rsidRPr="00C3605D">
                          <w:rPr>
                            <w:b/>
                            <w:bCs/>
                          </w:rPr>
                          <w:fldChar w:fldCharType="end"/>
                        </w:r>
                        <w:bookmarkEnd w:id="218"/>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v:textbox>
                </v:shape>
                <w10:wrap type="topAndBottom"/>
              </v:group>
            </w:pict>
          </mc:Fallback>
        </mc:AlternateContent>
      </w:r>
    </w:p>
    <w:p w14:paraId="615F3E60" w14:textId="3C6F58C8" w:rsidR="00A05DA8" w:rsidRDefault="00A05DA8" w:rsidP="00E63580"/>
    <w:p w14:paraId="1004A5B6" w14:textId="2085EFC9" w:rsidR="00BB4920" w:rsidRDefault="00BB4920" w:rsidP="00E63580"/>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9" w:name="_Toc528762477"/>
      <w:r>
        <w:lastRenderedPageBreak/>
        <w:t>Discussion</w:t>
      </w:r>
      <w:bookmarkEnd w:id="219"/>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20" w:name="_Toc528762478"/>
      <w:r>
        <w:t>Conclusion &amp; outlook</w:t>
      </w:r>
      <w:bookmarkEnd w:id="220"/>
    </w:p>
    <w:p w14:paraId="1F48F2D6" w14:textId="25F3BBE4" w:rsidR="00A41B63" w:rsidRDefault="00A41B63" w:rsidP="00A41B63">
      <w:pPr>
        <w:pStyle w:val="Heading2"/>
      </w:pPr>
      <w:bookmarkStart w:id="221" w:name="_Toc528762479"/>
      <w:r>
        <w:t>Conclusion</w:t>
      </w:r>
      <w:bookmarkEnd w:id="221"/>
    </w:p>
    <w:p w14:paraId="127BE403" w14:textId="33FE4DB5" w:rsidR="00A41B63" w:rsidRDefault="00A41B63" w:rsidP="00A41B63">
      <w:pPr>
        <w:pStyle w:val="Heading2"/>
      </w:pPr>
      <w:bookmarkStart w:id="222" w:name="_Toc528762480"/>
      <w:r>
        <w:t>Outlook</w:t>
      </w:r>
      <w:bookmarkEnd w:id="222"/>
    </w:p>
    <w:p w14:paraId="3DF7DF7D" w14:textId="48B66A9D" w:rsidR="00A41B63" w:rsidRDefault="00A41B63" w:rsidP="00A41B63">
      <w:pPr>
        <w:pStyle w:val="Heading3"/>
      </w:pPr>
      <w:bookmarkStart w:id="223" w:name="_Toc528762481"/>
      <w:r>
        <w:t>Small RNA</w:t>
      </w:r>
      <w:bookmarkEnd w:id="223"/>
    </w:p>
    <w:p w14:paraId="1924EB6B" w14:textId="7801CDC0" w:rsidR="00A41B63" w:rsidRDefault="00A41B63" w:rsidP="00A41B63">
      <w:pPr>
        <w:pStyle w:val="Heading3"/>
      </w:pPr>
      <w:bookmarkStart w:id="224" w:name="_Toc528762482"/>
      <w:r>
        <w:t>Effect of host human products on natural transformation</w:t>
      </w:r>
      <w:bookmarkEnd w:id="224"/>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25" w:name="_Toc528762483"/>
      <w:r>
        <w:t>Analyzing hotspots along the genome (homologous recombinatio</w:t>
      </w:r>
      <w:r w:rsidR="007844AB">
        <w:t>n</w:t>
      </w:r>
      <w:bookmarkEnd w:id="225"/>
    </w:p>
    <w:p w14:paraId="7CFEDCA9" w14:textId="0E12A313" w:rsidR="00A41B63" w:rsidRPr="00BF479B" w:rsidRDefault="00521FFA" w:rsidP="007B5696">
      <w:pPr>
        <w:pStyle w:val="Heading1"/>
        <w:numPr>
          <w:ilvl w:val="0"/>
          <w:numId w:val="0"/>
        </w:numPr>
        <w:rPr>
          <w:lang w:val="de-DE"/>
        </w:rPr>
      </w:pPr>
      <w:bookmarkStart w:id="226" w:name="_Toc528762484"/>
      <w:commentRangeStart w:id="227"/>
      <w:r w:rsidRPr="00BF479B">
        <w:rPr>
          <w:lang w:val="de-DE"/>
        </w:rPr>
        <w:lastRenderedPageBreak/>
        <w:t>References</w:t>
      </w:r>
      <w:commentRangeEnd w:id="227"/>
      <w:r w:rsidR="00CF4F65">
        <w:rPr>
          <w:rStyle w:val="CommentReference"/>
          <w:rFonts w:eastAsiaTheme="minorHAnsi" w:cstheme="minorBidi"/>
          <w:b w:val="0"/>
          <w:color w:val="auto"/>
        </w:rPr>
        <w:commentReference w:id="227"/>
      </w:r>
      <w:bookmarkEnd w:id="226"/>
    </w:p>
    <w:p w14:paraId="1A790CF5" w14:textId="1B90E7FF" w:rsidR="006A5709" w:rsidRPr="006A5709" w:rsidRDefault="00DF7D95" w:rsidP="006A5709">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6A5709" w:rsidRPr="006A5709">
        <w:rPr>
          <w:rFonts w:cs="Times New Roman"/>
          <w:noProof/>
        </w:rPr>
        <w:t xml:space="preserve">Altenhoff, A. M., Gil, M., Gonnet, G. H., &amp; Dessimoz, C. (2013). Inferring Hierarchical Orthologous Groups from Orthologous Gene Pairs. </w:t>
      </w:r>
      <w:r w:rsidR="006A5709" w:rsidRPr="006A5709">
        <w:rPr>
          <w:rFonts w:cs="Times New Roman"/>
          <w:i/>
          <w:iCs/>
          <w:noProof/>
        </w:rPr>
        <w:t>PLoS ONE</w:t>
      </w:r>
      <w:r w:rsidR="006A5709" w:rsidRPr="006A5709">
        <w:rPr>
          <w:rFonts w:cs="Times New Roman"/>
          <w:noProof/>
        </w:rPr>
        <w:t>. https://doi.org/10.1371/journal.pone.0053786</w:t>
      </w:r>
    </w:p>
    <w:p w14:paraId="30F2CC53"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Altschul, S. F., Gish, W., Miller, W., Myers, E. W., &amp; Lipman, D. J. (1990). Basic local alignment search tool. </w:t>
      </w:r>
      <w:r w:rsidRPr="006A5709">
        <w:rPr>
          <w:rFonts w:cs="Times New Roman"/>
          <w:i/>
          <w:iCs/>
          <w:noProof/>
        </w:rPr>
        <w:t>Journal of Molecular Biology</w:t>
      </w:r>
      <w:r w:rsidRPr="006A5709">
        <w:rPr>
          <w:rFonts w:cs="Times New Roman"/>
          <w:noProof/>
        </w:rPr>
        <w:t>. https://doi.org/10.1016/S0022-2836(05)80360-2</w:t>
      </w:r>
    </w:p>
    <w:p w14:paraId="6D956444"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Ashburner, M., Ball, C. A., Blake, J. A., Botstein, D., Butler, H., Cherry, J. M., … Sherlock, G. (2000). Gene Ontology: tool for the unification of biology. </w:t>
      </w:r>
      <w:r w:rsidRPr="006A5709">
        <w:rPr>
          <w:rFonts w:cs="Times New Roman"/>
          <w:i/>
          <w:iCs/>
          <w:noProof/>
        </w:rPr>
        <w:t>Nature Genetics</w:t>
      </w:r>
      <w:r w:rsidRPr="006A5709">
        <w:rPr>
          <w:rFonts w:cs="Times New Roman"/>
          <w:noProof/>
        </w:rPr>
        <w:t xml:space="preserve">, </w:t>
      </w:r>
      <w:r w:rsidRPr="006A5709">
        <w:rPr>
          <w:rFonts w:cs="Times New Roman"/>
          <w:i/>
          <w:iCs/>
          <w:noProof/>
        </w:rPr>
        <w:t>25</w:t>
      </w:r>
      <w:r w:rsidRPr="006A5709">
        <w:rPr>
          <w:rFonts w:cs="Times New Roman"/>
          <w:noProof/>
        </w:rPr>
        <w:t>(1), 25–29. https://doi.org/10.1038/75556</w:t>
      </w:r>
    </w:p>
    <w:p w14:paraId="173475EC"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Averhoff, B. (2009). Shuffling genes around in hot environments: The unique DNA transporter of Thermus thermophilus. In </w:t>
      </w:r>
      <w:r w:rsidRPr="006A5709">
        <w:rPr>
          <w:rFonts w:cs="Times New Roman"/>
          <w:i/>
          <w:iCs/>
          <w:noProof/>
        </w:rPr>
        <w:t>FEMS Microbiology Reviews</w:t>
      </w:r>
      <w:r w:rsidRPr="006A5709">
        <w:rPr>
          <w:rFonts w:cs="Times New Roman"/>
          <w:noProof/>
        </w:rPr>
        <w:t>. https://doi.org/10.1111/j.1574-6976.2008.00160.x</w:t>
      </w:r>
    </w:p>
    <w:p w14:paraId="529CA3E4"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Averhoff, B., &amp; Graf, I. (2008). </w:t>
      </w:r>
      <w:r w:rsidRPr="006A5709">
        <w:rPr>
          <w:rFonts w:cs="Times New Roman"/>
          <w:i/>
          <w:iCs/>
          <w:noProof/>
        </w:rPr>
        <w:t>The natural transformation system of acinetobacter baylyi</w:t>
      </w:r>
      <w:r w:rsidRPr="006A5709">
        <w:rPr>
          <w:rFonts w:ascii="Times New Roman" w:hAnsi="Times New Roman" w:cs="Times New Roman"/>
          <w:i/>
          <w:iCs/>
          <w:noProof/>
        </w:rPr>
        <w:t> </w:t>
      </w:r>
      <w:r w:rsidRPr="006A5709">
        <w:rPr>
          <w:rFonts w:cs="Times New Roman"/>
          <w:i/>
          <w:iCs/>
          <w:noProof/>
        </w:rPr>
        <w:t>: A unique transport machinery.</w:t>
      </w:r>
      <w:r w:rsidRPr="006A5709">
        <w:rPr>
          <w:rFonts w:cs="Times New Roman"/>
          <w:noProof/>
        </w:rPr>
        <w:t xml:space="preserve"> (U. Gerischer, Ed.), </w:t>
      </w:r>
      <w:r w:rsidRPr="006A5709">
        <w:rPr>
          <w:rFonts w:cs="Times New Roman"/>
          <w:i/>
          <w:iCs/>
          <w:noProof/>
        </w:rPr>
        <w:t>Acinetobacter Molecular Biology</w:t>
      </w:r>
      <w:r w:rsidRPr="006A5709">
        <w:rPr>
          <w:rFonts w:cs="Times New Roman"/>
          <w:noProof/>
        </w:rPr>
        <w:t>. Norfolk, UK: Caister Academic Press. Retrieved from https://www.caister.com/hsp/abstracts/acineto/05.html</w:t>
      </w:r>
    </w:p>
    <w:p w14:paraId="5E4854C4"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Bentancor, L. V., Camacho-Peiro, A., Bozkurt-Guzel, C., Pier, G. B., &amp; Maira-Litran, T. (2012). Identification of Ata, a Multifunctional Trimeric Autotransporter of Acinetobacter baumannii. </w:t>
      </w:r>
      <w:r w:rsidRPr="006A5709">
        <w:rPr>
          <w:rFonts w:cs="Times New Roman"/>
          <w:i/>
          <w:iCs/>
          <w:noProof/>
        </w:rPr>
        <w:t>Journal of Bacteriology</w:t>
      </w:r>
      <w:r w:rsidRPr="006A5709">
        <w:rPr>
          <w:rFonts w:cs="Times New Roman"/>
          <w:noProof/>
        </w:rPr>
        <w:t xml:space="preserve">, </w:t>
      </w:r>
      <w:r w:rsidRPr="006A5709">
        <w:rPr>
          <w:rFonts w:cs="Times New Roman"/>
          <w:i/>
          <w:iCs/>
          <w:noProof/>
        </w:rPr>
        <w:t>194</w:t>
      </w:r>
      <w:r w:rsidRPr="006A5709">
        <w:rPr>
          <w:rFonts w:cs="Times New Roman"/>
          <w:noProof/>
        </w:rPr>
        <w:t>(15), 3950–3960. https://doi.org/10.1128/JB.06769-11</w:t>
      </w:r>
    </w:p>
    <w:p w14:paraId="17E8D579"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Berger, U. (1960). Neisseria animalis nov. spec. </w:t>
      </w:r>
      <w:r w:rsidRPr="006A5709">
        <w:rPr>
          <w:rFonts w:cs="Times New Roman"/>
          <w:i/>
          <w:iCs/>
          <w:noProof/>
        </w:rPr>
        <w:t>Zeitschrift Für Hygiene Und Infektionskrankheiten</w:t>
      </w:r>
      <w:r w:rsidRPr="006A5709">
        <w:rPr>
          <w:rFonts w:cs="Times New Roman"/>
          <w:noProof/>
        </w:rPr>
        <w:t xml:space="preserve">, </w:t>
      </w:r>
      <w:r w:rsidRPr="006A5709">
        <w:rPr>
          <w:rFonts w:cs="Times New Roman"/>
          <w:i/>
          <w:iCs/>
          <w:noProof/>
        </w:rPr>
        <w:t>147</w:t>
      </w:r>
      <w:r w:rsidRPr="006A5709">
        <w:rPr>
          <w:rFonts w:cs="Times New Roman"/>
          <w:noProof/>
        </w:rPr>
        <w:t>(2), 158–161. https://doi.org/10.1007/BF02152052</w:t>
      </w:r>
    </w:p>
    <w:p w14:paraId="5A523682"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Bharati, K. P., &amp; Prashanth, U. R. (2011). Von Willebrand disease: an overview. </w:t>
      </w:r>
      <w:r w:rsidRPr="006A5709">
        <w:rPr>
          <w:rFonts w:cs="Times New Roman"/>
          <w:i/>
          <w:iCs/>
          <w:noProof/>
        </w:rPr>
        <w:t>Indian Journal of Pharmaceutical Sciences</w:t>
      </w:r>
      <w:r w:rsidRPr="006A5709">
        <w:rPr>
          <w:rFonts w:cs="Times New Roman"/>
          <w:noProof/>
        </w:rPr>
        <w:t xml:space="preserve">, </w:t>
      </w:r>
      <w:r w:rsidRPr="006A5709">
        <w:rPr>
          <w:rFonts w:cs="Times New Roman"/>
          <w:i/>
          <w:iCs/>
          <w:noProof/>
        </w:rPr>
        <w:t>73</w:t>
      </w:r>
      <w:r w:rsidRPr="006A5709">
        <w:rPr>
          <w:rFonts w:cs="Times New Roman"/>
          <w:noProof/>
        </w:rPr>
        <w:t>(1), 7–16. https://doi.org/10.4103/0250-474X.89751</w:t>
      </w:r>
    </w:p>
    <w:p w14:paraId="1F01F1DE"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Buchfink, B., Xie, C., &amp; Huson, D. (2015). Fast and sensitive protein alignment using {DIAMOND}. </w:t>
      </w:r>
      <w:r w:rsidRPr="006A5709">
        <w:rPr>
          <w:rFonts w:cs="Times New Roman"/>
          <w:i/>
          <w:iCs/>
          <w:noProof/>
        </w:rPr>
        <w:t>Nat Methods</w:t>
      </w:r>
      <w:r w:rsidRPr="006A5709">
        <w:rPr>
          <w:rFonts w:cs="Times New Roman"/>
          <w:noProof/>
        </w:rPr>
        <w:t>. https://doi.org/10.1038/nmeth.3176</w:t>
      </w:r>
    </w:p>
    <w:p w14:paraId="28A8A6EB"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Chen, I., &amp; Dubnau, D. (2004). DNA uptake during bacterial transformation. </w:t>
      </w:r>
      <w:r w:rsidRPr="006A5709">
        <w:rPr>
          <w:rFonts w:cs="Times New Roman"/>
          <w:i/>
          <w:iCs/>
          <w:noProof/>
        </w:rPr>
        <w:lastRenderedPageBreak/>
        <w:t>Nature Reviews Microbiology</w:t>
      </w:r>
      <w:r w:rsidRPr="006A5709">
        <w:rPr>
          <w:rFonts w:cs="Times New Roman"/>
          <w:noProof/>
        </w:rPr>
        <w:t>. https://doi.org/10.1038/nrmicro844</w:t>
      </w:r>
    </w:p>
    <w:p w14:paraId="691853F8"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Conesa, A., &amp; Götz, S. (2008). Blast2GO: A comprehensive suite for functional analysis in plant genomics. </w:t>
      </w:r>
      <w:r w:rsidRPr="006A5709">
        <w:rPr>
          <w:rFonts w:cs="Times New Roman"/>
          <w:i/>
          <w:iCs/>
          <w:noProof/>
        </w:rPr>
        <w:t>International Journal of Plant Genomics</w:t>
      </w:r>
      <w:r w:rsidRPr="006A5709">
        <w:rPr>
          <w:rFonts w:cs="Times New Roman"/>
          <w:noProof/>
        </w:rPr>
        <w:t xml:space="preserve">, </w:t>
      </w:r>
      <w:r w:rsidRPr="006A5709">
        <w:rPr>
          <w:rFonts w:cs="Times New Roman"/>
          <w:i/>
          <w:iCs/>
          <w:noProof/>
        </w:rPr>
        <w:t>2008</w:t>
      </w:r>
      <w:r w:rsidRPr="006A5709">
        <w:rPr>
          <w:rFonts w:cs="Times New Roman"/>
          <w:noProof/>
        </w:rPr>
        <w:t>, 619832. https://doi.org/10.1155/2008/619832</w:t>
      </w:r>
    </w:p>
    <w:p w14:paraId="655A3FB0"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Darriba, D., Taboada, G. L., Doallo, R., &amp; Posada, D. (2011). ProtTest 3: fast selection of best-fit models of protein evolution. </w:t>
      </w:r>
      <w:r w:rsidRPr="006A5709">
        <w:rPr>
          <w:rFonts w:cs="Times New Roman"/>
          <w:i/>
          <w:iCs/>
          <w:noProof/>
        </w:rPr>
        <w:t>Bioinformatics (Oxford, England)</w:t>
      </w:r>
      <w:r w:rsidRPr="006A5709">
        <w:rPr>
          <w:rFonts w:cs="Times New Roman"/>
          <w:noProof/>
        </w:rPr>
        <w:t xml:space="preserve">, </w:t>
      </w:r>
      <w:r w:rsidRPr="006A5709">
        <w:rPr>
          <w:rFonts w:cs="Times New Roman"/>
          <w:i/>
          <w:iCs/>
          <w:noProof/>
        </w:rPr>
        <w:t>27</w:t>
      </w:r>
      <w:r w:rsidRPr="006A5709">
        <w:rPr>
          <w:rFonts w:cs="Times New Roman"/>
          <w:noProof/>
        </w:rPr>
        <w:t>(8), 1164–1165. https://doi.org/10.1093/bioinformatics/btr088</w:t>
      </w:r>
    </w:p>
    <w:p w14:paraId="524A20AC"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Darriba, D., Taboada, G. L., Doallo, R., &amp; Posada, D. (2012). jModelTest 2: more models, new heuristics and parallel computing. </w:t>
      </w:r>
      <w:r w:rsidRPr="006A5709">
        <w:rPr>
          <w:rFonts w:cs="Times New Roman"/>
          <w:i/>
          <w:iCs/>
          <w:noProof/>
        </w:rPr>
        <w:t>Nature Methods</w:t>
      </w:r>
      <w:r w:rsidRPr="006A5709">
        <w:rPr>
          <w:rFonts w:cs="Times New Roman"/>
          <w:noProof/>
        </w:rPr>
        <w:t xml:space="preserve">, </w:t>
      </w:r>
      <w:r w:rsidRPr="006A5709">
        <w:rPr>
          <w:rFonts w:cs="Times New Roman"/>
          <w:i/>
          <w:iCs/>
          <w:noProof/>
        </w:rPr>
        <w:t>9</w:t>
      </w:r>
      <w:r w:rsidRPr="006A5709">
        <w:rPr>
          <w:rFonts w:cs="Times New Roman"/>
          <w:noProof/>
        </w:rPr>
        <w:t>(8), 772. https://doi.org/10.1038/nmeth.2109</w:t>
      </w:r>
    </w:p>
    <w:p w14:paraId="00D4493E"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Ebersberger, I., Strauss, S., &amp; von Haeseler, A. (2009). HaMStR: Profile hidden markov model based search for orthologs in ESTs. </w:t>
      </w:r>
      <w:r w:rsidRPr="006A5709">
        <w:rPr>
          <w:rFonts w:cs="Times New Roman"/>
          <w:i/>
          <w:iCs/>
          <w:noProof/>
        </w:rPr>
        <w:t>BMC Evolutionary Biology</w:t>
      </w:r>
      <w:r w:rsidRPr="006A5709">
        <w:rPr>
          <w:rFonts w:cs="Times New Roman"/>
          <w:noProof/>
        </w:rPr>
        <w:t>. https://doi.org/10.1186/1471-2148-9-157</w:t>
      </w:r>
    </w:p>
    <w:p w14:paraId="6B0A926F"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Eddy, S. R. (1998). Profile hidden Markov models. </w:t>
      </w:r>
      <w:r w:rsidRPr="006A5709">
        <w:rPr>
          <w:rFonts w:cs="Times New Roman"/>
          <w:i/>
          <w:iCs/>
          <w:noProof/>
        </w:rPr>
        <w:t>Bioinformatics (Oxford, England)</w:t>
      </w:r>
      <w:r w:rsidRPr="006A5709">
        <w:rPr>
          <w:rFonts w:cs="Times New Roman"/>
          <w:noProof/>
        </w:rPr>
        <w:t xml:space="preserve">, </w:t>
      </w:r>
      <w:r w:rsidRPr="006A5709">
        <w:rPr>
          <w:rFonts w:cs="Times New Roman"/>
          <w:i/>
          <w:iCs/>
          <w:noProof/>
        </w:rPr>
        <w:t>14</w:t>
      </w:r>
      <w:r w:rsidRPr="006A5709">
        <w:rPr>
          <w:rFonts w:cs="Times New Roman"/>
          <w:noProof/>
        </w:rPr>
        <w:t>(9), 755–763. Retrieved from http://www.ncbi.nlm.nih.gov/pubmed/9918945</w:t>
      </w:r>
    </w:p>
    <w:p w14:paraId="0FA08E09"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Elliott, K. T., &amp; Neidle, E. L. (2011). Acinetobacter baylyi ADP1: Transforming the choice of model organism. </w:t>
      </w:r>
      <w:r w:rsidRPr="006A5709">
        <w:rPr>
          <w:rFonts w:cs="Times New Roman"/>
          <w:i/>
          <w:iCs/>
          <w:noProof/>
        </w:rPr>
        <w:t>IUBMB Life</w:t>
      </w:r>
      <w:r w:rsidRPr="006A5709">
        <w:rPr>
          <w:rFonts w:cs="Times New Roman"/>
          <w:noProof/>
        </w:rPr>
        <w:t>. https://doi.org/10.1002/iub.530</w:t>
      </w:r>
    </w:p>
    <w:p w14:paraId="1D75A8E4"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6A5709">
        <w:rPr>
          <w:rFonts w:cs="Times New Roman"/>
          <w:i/>
          <w:iCs/>
          <w:noProof/>
        </w:rPr>
        <w:t>Nature Microbiology</w:t>
      </w:r>
      <w:r w:rsidRPr="006A5709">
        <w:rPr>
          <w:rFonts w:cs="Times New Roman"/>
          <w:noProof/>
        </w:rPr>
        <w:t xml:space="preserve">, </w:t>
      </w:r>
      <w:r w:rsidRPr="006A5709">
        <w:rPr>
          <w:rFonts w:cs="Times New Roman"/>
          <w:i/>
          <w:iCs/>
          <w:noProof/>
        </w:rPr>
        <w:t>3</w:t>
      </w:r>
      <w:r w:rsidRPr="006A5709">
        <w:rPr>
          <w:rFonts w:cs="Times New Roman"/>
          <w:noProof/>
        </w:rPr>
        <w:t>(7), 773–780. https://doi.org/10.1038/s41564-018-0174-y</w:t>
      </w:r>
    </w:p>
    <w:p w14:paraId="45DD0074"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Felsenstein, J. (1985). Confidence limits on phylogenies: an approach using the bootstrap. </w:t>
      </w:r>
      <w:r w:rsidRPr="006A5709">
        <w:rPr>
          <w:rFonts w:cs="Times New Roman"/>
          <w:i/>
          <w:iCs/>
          <w:noProof/>
        </w:rPr>
        <w:t>Evolution</w:t>
      </w:r>
      <w:r w:rsidRPr="006A5709">
        <w:rPr>
          <w:rFonts w:cs="Times New Roman"/>
          <w:noProof/>
        </w:rPr>
        <w:t>. https://doi.org/10.2307/2408678</w:t>
      </w:r>
    </w:p>
    <w:p w14:paraId="4A6742DF"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Gebhardt, M. J., Gallagher, L. A., Jacobson, R. K., Usacheva, E. A., Peterson, L. R., Zurawski, D. V, &amp; Shuman, H. A. (2015). Joint Transcriptional Control of Virulence and Resistance to Antibiotic and Environmental Stress in Acinetobacter baumannii. </w:t>
      </w:r>
      <w:r w:rsidRPr="006A5709">
        <w:rPr>
          <w:rFonts w:cs="Times New Roman"/>
          <w:i/>
          <w:iCs/>
          <w:noProof/>
        </w:rPr>
        <w:t>MBio</w:t>
      </w:r>
      <w:r w:rsidRPr="006A5709">
        <w:rPr>
          <w:rFonts w:cs="Times New Roman"/>
          <w:noProof/>
        </w:rPr>
        <w:t xml:space="preserve">, </w:t>
      </w:r>
      <w:r w:rsidRPr="006A5709">
        <w:rPr>
          <w:rFonts w:cs="Times New Roman"/>
          <w:i/>
          <w:iCs/>
          <w:noProof/>
        </w:rPr>
        <w:t>6</w:t>
      </w:r>
      <w:r w:rsidRPr="006A5709">
        <w:rPr>
          <w:rFonts w:cs="Times New Roman"/>
          <w:noProof/>
        </w:rPr>
        <w:t>(6), e01660-15. https://doi.org/10.1128/mBio.01660-15</w:t>
      </w:r>
    </w:p>
    <w:p w14:paraId="767D51F4"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lastRenderedPageBreak/>
        <w:t xml:space="preserve">Glassing, A., Dowd, S. E., Galandiuk, S., Davis, B., &amp; Chiodini, R. J. (2016). Inherent bacterial DNA contamination of extraction and sequencing reagents may affect interpretation of microbiota in low bacterial biomass samples. </w:t>
      </w:r>
      <w:r w:rsidRPr="006A5709">
        <w:rPr>
          <w:rFonts w:cs="Times New Roman"/>
          <w:i/>
          <w:iCs/>
          <w:noProof/>
        </w:rPr>
        <w:t>Gut Pathogens</w:t>
      </w:r>
      <w:r w:rsidRPr="006A5709">
        <w:rPr>
          <w:rFonts w:cs="Times New Roman"/>
          <w:noProof/>
        </w:rPr>
        <w:t>. https://doi.org/10.1186/s13099-016-0103-7</w:t>
      </w:r>
    </w:p>
    <w:p w14:paraId="40BE01E4"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Godeux, A.-S., Lupo, A., Haenni, M., Guette-Marquet, S., Wilharm, G., Laaberki, M.-H., &amp; Charpentier, X. (2018). Fluorescence-based detection of natural transformation in drug resistant Acinetobacter baumannii. </w:t>
      </w:r>
      <w:r w:rsidRPr="006A5709">
        <w:rPr>
          <w:rFonts w:cs="Times New Roman"/>
          <w:i/>
          <w:iCs/>
          <w:noProof/>
        </w:rPr>
        <w:t>Journal of Bacteriology</w:t>
      </w:r>
      <w:r w:rsidRPr="006A5709">
        <w:rPr>
          <w:rFonts w:cs="Times New Roman"/>
          <w:noProof/>
        </w:rPr>
        <w:t xml:space="preserve">, </w:t>
      </w:r>
      <w:r w:rsidRPr="006A5709">
        <w:rPr>
          <w:rFonts w:cs="Times New Roman"/>
          <w:i/>
          <w:iCs/>
          <w:noProof/>
        </w:rPr>
        <w:t>200</w:t>
      </w:r>
      <w:r w:rsidRPr="006A5709">
        <w:rPr>
          <w:rFonts w:cs="Times New Roman"/>
          <w:noProof/>
        </w:rPr>
        <w:t>(19), e00181-18. https://doi.org/10.1128/JB.00181-18</w:t>
      </w:r>
    </w:p>
    <w:p w14:paraId="545B523B"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Hamilton, H. L., &amp; Dillard, J. P. (2006, January 1). Natural transformation of Neisseria gonorrhoeae: From DNA donation to homologous recombination. </w:t>
      </w:r>
      <w:r w:rsidRPr="006A5709">
        <w:rPr>
          <w:rFonts w:cs="Times New Roman"/>
          <w:i/>
          <w:iCs/>
          <w:noProof/>
        </w:rPr>
        <w:t>Molecular Microbiology</w:t>
      </w:r>
      <w:r w:rsidRPr="006A5709">
        <w:rPr>
          <w:rFonts w:cs="Times New Roman"/>
          <w:noProof/>
        </w:rPr>
        <w:t>. Wiley/Blackwell (10.1111). https://doi.org/10.1111/j.1365-2958.2005.04964.x</w:t>
      </w:r>
    </w:p>
    <w:p w14:paraId="4E6E896F"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Hamoen, L. W., Venema, G., &amp; Kuipers, O. P. (2003). Controlling competence in Bacillus subtilis: shared use of regulators. </w:t>
      </w:r>
      <w:r w:rsidRPr="006A5709">
        <w:rPr>
          <w:rFonts w:cs="Times New Roman"/>
          <w:i/>
          <w:iCs/>
          <w:noProof/>
        </w:rPr>
        <w:t>Microbiology</w:t>
      </w:r>
      <w:r w:rsidRPr="006A5709">
        <w:rPr>
          <w:rFonts w:cs="Times New Roman"/>
          <w:noProof/>
        </w:rPr>
        <w:t xml:space="preserve">, </w:t>
      </w:r>
      <w:r w:rsidRPr="006A5709">
        <w:rPr>
          <w:rFonts w:cs="Times New Roman"/>
          <w:i/>
          <w:iCs/>
          <w:noProof/>
        </w:rPr>
        <w:t>149</w:t>
      </w:r>
      <w:r w:rsidRPr="006A5709">
        <w:rPr>
          <w:rFonts w:cs="Times New Roman"/>
          <w:noProof/>
        </w:rPr>
        <w:t>(1), 9–17. https://doi.org/10.1099/mic.0.26003-0</w:t>
      </w:r>
    </w:p>
    <w:p w14:paraId="019B45AA"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Huson, D. H., Auch, A. F., Qi, J., &amp; Schuster, S. C. (2007). MEGAN analysis of metagenomic data. </w:t>
      </w:r>
      <w:r w:rsidRPr="006A5709">
        <w:rPr>
          <w:rFonts w:cs="Times New Roman"/>
          <w:i/>
          <w:iCs/>
          <w:noProof/>
        </w:rPr>
        <w:t>Genome Research</w:t>
      </w:r>
      <w:r w:rsidRPr="006A5709">
        <w:rPr>
          <w:rFonts w:cs="Times New Roman"/>
          <w:noProof/>
        </w:rPr>
        <w:t>. https://doi.org/10.1101/gr.5969107</w:t>
      </w:r>
    </w:p>
    <w:p w14:paraId="3CCC322C"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Huson, D. H., &amp; Bryant, D. (2006). Application of phylogenetic networks in evolutionary studies. </w:t>
      </w:r>
      <w:r w:rsidRPr="006A5709">
        <w:rPr>
          <w:rFonts w:cs="Times New Roman"/>
          <w:i/>
          <w:iCs/>
          <w:noProof/>
        </w:rPr>
        <w:t>Molecular Biology and Evolution</w:t>
      </w:r>
      <w:r w:rsidRPr="006A5709">
        <w:rPr>
          <w:rFonts w:cs="Times New Roman"/>
          <w:noProof/>
        </w:rPr>
        <w:t>. https://doi.org/10.1093/molbev/msj030</w:t>
      </w:r>
    </w:p>
    <w:p w14:paraId="00AD8A4C"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6A5709">
        <w:rPr>
          <w:rFonts w:cs="Times New Roman"/>
          <w:i/>
          <w:iCs/>
          <w:noProof/>
        </w:rPr>
        <w:t>Antimicrobial Agents and Chemotherapy</w:t>
      </w:r>
      <w:r w:rsidRPr="006A5709">
        <w:rPr>
          <w:rFonts w:cs="Times New Roman"/>
          <w:noProof/>
        </w:rPr>
        <w:t xml:space="preserve">, </w:t>
      </w:r>
      <w:r w:rsidRPr="006A5709">
        <w:rPr>
          <w:rFonts w:cs="Times New Roman"/>
          <w:i/>
          <w:iCs/>
          <w:noProof/>
        </w:rPr>
        <w:t>52</w:t>
      </w:r>
      <w:r w:rsidRPr="006A5709">
        <w:rPr>
          <w:rFonts w:cs="Times New Roman"/>
          <w:noProof/>
        </w:rPr>
        <w:t>(7), 2616–2625. https://doi.org/10.1128/AAC.01643-07</w:t>
      </w:r>
    </w:p>
    <w:p w14:paraId="1C9F290E"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Jeong, H., Pan, J.-G., &amp; Park, S.-H. (2016). Contamination as a major factor in poor Illumina assembly of microbial isolate genomes. </w:t>
      </w:r>
      <w:r w:rsidRPr="006A5709">
        <w:rPr>
          <w:rFonts w:cs="Times New Roman"/>
          <w:i/>
          <w:iCs/>
          <w:noProof/>
        </w:rPr>
        <w:t>BioRxiv</w:t>
      </w:r>
      <w:r w:rsidRPr="006A5709">
        <w:rPr>
          <w:rFonts w:cs="Times New Roman"/>
          <w:noProof/>
        </w:rPr>
        <w:t>. https://doi.org/10.1101/081885</w:t>
      </w:r>
    </w:p>
    <w:p w14:paraId="20F6AE58"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Johnsborg, O., Eldholm, V., &amp; Håvarstein, L. S. (2007a). Natural genetic </w:t>
      </w:r>
      <w:r w:rsidRPr="006A5709">
        <w:rPr>
          <w:rFonts w:cs="Times New Roman"/>
          <w:noProof/>
        </w:rPr>
        <w:lastRenderedPageBreak/>
        <w:t xml:space="preserve">transformation: prevalence, mechanisms and function. </w:t>
      </w:r>
      <w:r w:rsidRPr="006A5709">
        <w:rPr>
          <w:rFonts w:cs="Times New Roman"/>
          <w:i/>
          <w:iCs/>
          <w:noProof/>
        </w:rPr>
        <w:t>Research in Microbiology</w:t>
      </w:r>
      <w:r w:rsidRPr="006A5709">
        <w:rPr>
          <w:rFonts w:cs="Times New Roman"/>
          <w:noProof/>
        </w:rPr>
        <w:t>. https://doi.org/10.1016/j.resmic.2007.09.004</w:t>
      </w:r>
    </w:p>
    <w:p w14:paraId="328B240C"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Johnsborg, O., Eldholm, V., &amp; Håvarstein, L. S. (2007b). Natural genetic transformation: prevalence, mechanisms and function. </w:t>
      </w:r>
      <w:r w:rsidRPr="006A5709">
        <w:rPr>
          <w:rFonts w:cs="Times New Roman"/>
          <w:i/>
          <w:iCs/>
          <w:noProof/>
        </w:rPr>
        <w:t>Research in Microbiology</w:t>
      </w:r>
      <w:r w:rsidRPr="006A5709">
        <w:rPr>
          <w:rFonts w:cs="Times New Roman"/>
          <w:noProof/>
        </w:rPr>
        <w:t xml:space="preserve">, </w:t>
      </w:r>
      <w:r w:rsidRPr="006A5709">
        <w:rPr>
          <w:rFonts w:cs="Times New Roman"/>
          <w:i/>
          <w:iCs/>
          <w:noProof/>
        </w:rPr>
        <w:t>158</w:t>
      </w:r>
      <w:r w:rsidRPr="006A5709">
        <w:rPr>
          <w:rFonts w:cs="Times New Roman"/>
          <w:noProof/>
        </w:rPr>
        <w:t>(10), 767–778. https://doi.org/10.1016/j.resmic.2007.09.004</w:t>
      </w:r>
    </w:p>
    <w:p w14:paraId="1EF2B9CA"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Katoh, K., &amp; Standley, D. M. (2013). MAFFT Multiple Sequence Alignment Software Version 7: Improvements in Performance and Usability. </w:t>
      </w:r>
      <w:r w:rsidRPr="006A5709">
        <w:rPr>
          <w:rFonts w:cs="Times New Roman"/>
          <w:i/>
          <w:iCs/>
          <w:noProof/>
        </w:rPr>
        <w:t>Molecular Biology and Evolution</w:t>
      </w:r>
      <w:r w:rsidRPr="006A5709">
        <w:rPr>
          <w:rFonts w:cs="Times New Roman"/>
          <w:noProof/>
        </w:rPr>
        <w:t xml:space="preserve">, </w:t>
      </w:r>
      <w:r w:rsidRPr="006A5709">
        <w:rPr>
          <w:rFonts w:cs="Times New Roman"/>
          <w:i/>
          <w:iCs/>
          <w:noProof/>
        </w:rPr>
        <w:t>30</w:t>
      </w:r>
      <w:r w:rsidRPr="006A5709">
        <w:rPr>
          <w:rFonts w:cs="Times New Roman"/>
          <w:noProof/>
        </w:rPr>
        <w:t>(4), 772–780. https://doi.org/10.1093/molbev/mst010</w:t>
      </w:r>
    </w:p>
    <w:p w14:paraId="60CE38E9"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Koestler, T., von Haeseler, A., &amp; Ebersberger, I. (2010). FACT: Functional annotation transfer between proteins with similar feature architectures. </w:t>
      </w:r>
      <w:r w:rsidRPr="006A5709">
        <w:rPr>
          <w:rFonts w:cs="Times New Roman"/>
          <w:i/>
          <w:iCs/>
          <w:noProof/>
        </w:rPr>
        <w:t>BMC Bioinformatics</w:t>
      </w:r>
      <w:r w:rsidRPr="006A5709">
        <w:rPr>
          <w:rFonts w:cs="Times New Roman"/>
          <w:noProof/>
        </w:rPr>
        <w:t>. https://doi.org/10.1186/1471-2105-11-417</w:t>
      </w:r>
    </w:p>
    <w:p w14:paraId="626A1F84"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Larkin, M. A., Blackshields, G., Brown, N. P., Chenna, R., Mcgettigan, P. A., McWilliam, H., … Higgins, D. G. (2007). Clustal W and Clustal X version 2.0. </w:t>
      </w:r>
      <w:r w:rsidRPr="006A5709">
        <w:rPr>
          <w:rFonts w:cs="Times New Roman"/>
          <w:i/>
          <w:iCs/>
          <w:noProof/>
        </w:rPr>
        <w:t>Bioinformatics</w:t>
      </w:r>
      <w:r w:rsidRPr="006A5709">
        <w:rPr>
          <w:rFonts w:cs="Times New Roman"/>
          <w:noProof/>
        </w:rPr>
        <w:t>. https://doi.org/10.1093/bioinformatics/btm404</w:t>
      </w:r>
    </w:p>
    <w:p w14:paraId="1C47FD72"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Laurence, M., Hatzis, C., &amp; Brash, D. E. (2014). Common contaminants in next-generation sequencing that hinder discovery of low-abundance microbes. </w:t>
      </w:r>
      <w:r w:rsidRPr="006A5709">
        <w:rPr>
          <w:rFonts w:cs="Times New Roman"/>
          <w:i/>
          <w:iCs/>
          <w:noProof/>
        </w:rPr>
        <w:t>PLoS ONE</w:t>
      </w:r>
      <w:r w:rsidRPr="006A5709">
        <w:rPr>
          <w:rFonts w:cs="Times New Roman"/>
          <w:noProof/>
        </w:rPr>
        <w:t>. https://doi.org/10.1371/journal.pone.0097876</w:t>
      </w:r>
    </w:p>
    <w:p w14:paraId="10D2C6DF"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Leong, C. G., Bloomfield, R. A., Boyd, C. A., Dornbusch, A. J., Lieber, L., Liu, F., … Lostroh, C. P. (2017a). The role of core and accessory type IV pilus genes in natural transformation and twitching motility in the bacterium Acinetobacter baylyi. </w:t>
      </w:r>
      <w:r w:rsidRPr="006A5709">
        <w:rPr>
          <w:rFonts w:cs="Times New Roman"/>
          <w:i/>
          <w:iCs/>
          <w:noProof/>
        </w:rPr>
        <w:t>PLoS ONE</w:t>
      </w:r>
      <w:r w:rsidRPr="006A5709">
        <w:rPr>
          <w:rFonts w:cs="Times New Roman"/>
          <w:noProof/>
        </w:rPr>
        <w:t>. https://doi.org/10.1371/journal.pone.0182139</w:t>
      </w:r>
    </w:p>
    <w:p w14:paraId="0124254B"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Leong, C. G., Bloomfield, R. A., Boyd, C. A., Dornbusch, A. J., Lieber, L., Liu, F., … Lostroh, C. P. (2017b). The role of core and accessory type IV pilus genes in natural transformation and twitching motility in the bacterium Acinetobacter baylyi. </w:t>
      </w:r>
      <w:r w:rsidRPr="006A5709">
        <w:rPr>
          <w:rFonts w:cs="Times New Roman"/>
          <w:i/>
          <w:iCs/>
          <w:noProof/>
        </w:rPr>
        <w:t>PLoS ONE</w:t>
      </w:r>
      <w:r w:rsidRPr="006A5709">
        <w:rPr>
          <w:rFonts w:cs="Times New Roman"/>
          <w:noProof/>
        </w:rPr>
        <w:t>. https://doi.org/10.1371/journal.pone.0182139</w:t>
      </w:r>
    </w:p>
    <w:p w14:paraId="62B75E46"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Link, C., Eickernjäger, S., Porstendörfer, D., &amp; Averhoff, B. (1998). Identification and characterization of a novel competence gene, comC, required for DNA </w:t>
      </w:r>
      <w:r w:rsidRPr="006A5709">
        <w:rPr>
          <w:rFonts w:cs="Times New Roman"/>
          <w:noProof/>
        </w:rPr>
        <w:lastRenderedPageBreak/>
        <w:t xml:space="preserve">binding and uptake in Acinetobacter sp. strain BD413. </w:t>
      </w:r>
      <w:r w:rsidRPr="006A5709">
        <w:rPr>
          <w:rFonts w:cs="Times New Roman"/>
          <w:i/>
          <w:iCs/>
          <w:noProof/>
        </w:rPr>
        <w:t>Journal of Bacteriology</w:t>
      </w:r>
      <w:r w:rsidRPr="006A5709">
        <w:rPr>
          <w:rFonts w:cs="Times New Roman"/>
          <w:noProof/>
        </w:rPr>
        <w:t xml:space="preserve">, </w:t>
      </w:r>
      <w:r w:rsidRPr="006A5709">
        <w:rPr>
          <w:rFonts w:cs="Times New Roman"/>
          <w:i/>
          <w:iCs/>
          <w:noProof/>
        </w:rPr>
        <w:t>180</w:t>
      </w:r>
      <w:r w:rsidRPr="006A5709">
        <w:rPr>
          <w:rFonts w:cs="Times New Roman"/>
          <w:noProof/>
        </w:rPr>
        <w:t>(6), 1592–1595. Retrieved from http://www.ncbi.nlm.nih.gov/pubmed/9515934</w:t>
      </w:r>
    </w:p>
    <w:p w14:paraId="2FA88DD5"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Matthey, N., &amp; Blokesch, M. (2016). The DNA-Uptake Process of Naturally Competent Vibrio cholerae. </w:t>
      </w:r>
      <w:r w:rsidRPr="006A5709">
        <w:rPr>
          <w:rFonts w:cs="Times New Roman"/>
          <w:i/>
          <w:iCs/>
          <w:noProof/>
        </w:rPr>
        <w:t>Trends in Microbiology</w:t>
      </w:r>
      <w:r w:rsidRPr="006A5709">
        <w:rPr>
          <w:rFonts w:cs="Times New Roman"/>
          <w:noProof/>
        </w:rPr>
        <w:t xml:space="preserve">, </w:t>
      </w:r>
      <w:r w:rsidRPr="006A5709">
        <w:rPr>
          <w:rFonts w:cs="Times New Roman"/>
          <w:i/>
          <w:iCs/>
          <w:noProof/>
        </w:rPr>
        <w:t>24</w:t>
      </w:r>
      <w:r w:rsidRPr="006A5709">
        <w:rPr>
          <w:rFonts w:cs="Times New Roman"/>
          <w:noProof/>
        </w:rPr>
        <w:t>(2), 98–110. https://doi.org/10.1016/j.tim.2015.10.008</w:t>
      </w:r>
    </w:p>
    <w:p w14:paraId="7055E09E"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McConnell, M. J., Actis, L., &amp; Pachón, J. (2013, March 1). Acinetobacter baumannii: Human infections, factors contributing to pathogenesis and animal models. </w:t>
      </w:r>
      <w:r w:rsidRPr="006A5709">
        <w:rPr>
          <w:rFonts w:cs="Times New Roman"/>
          <w:i/>
          <w:iCs/>
          <w:noProof/>
        </w:rPr>
        <w:t>FEMS Microbiology Reviews</w:t>
      </w:r>
      <w:r w:rsidRPr="006A5709">
        <w:rPr>
          <w:rFonts w:cs="Times New Roman"/>
          <w:noProof/>
        </w:rPr>
        <w:t>. Oxford University Press. https://doi.org/10.1111/j.1574-6976.2012.00344.x</w:t>
      </w:r>
    </w:p>
    <w:p w14:paraId="29970F1A"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Mussi, M. A., Limansky, A. S., &amp; Viale, A. M. (2005). Acquisition of Resistance to Carbapenems in Multidrug-Resistant Clinical Strains of Acinetobacter baumannii: Natural Insertional Inactivation of a Gene Encoding a Member of a Novel Family of  -Barrel Outer Membrane Proteins. </w:t>
      </w:r>
      <w:r w:rsidRPr="006A5709">
        <w:rPr>
          <w:rFonts w:cs="Times New Roman"/>
          <w:i/>
          <w:iCs/>
          <w:noProof/>
        </w:rPr>
        <w:t>Antimicrobial Agents and Chemotherapy</w:t>
      </w:r>
      <w:r w:rsidRPr="006A5709">
        <w:rPr>
          <w:rFonts w:cs="Times New Roman"/>
          <w:noProof/>
        </w:rPr>
        <w:t xml:space="preserve">, </w:t>
      </w:r>
      <w:r w:rsidRPr="006A5709">
        <w:rPr>
          <w:rFonts w:cs="Times New Roman"/>
          <w:i/>
          <w:iCs/>
          <w:noProof/>
        </w:rPr>
        <w:t>49</w:t>
      </w:r>
      <w:r w:rsidRPr="006A5709">
        <w:rPr>
          <w:rFonts w:cs="Times New Roman"/>
          <w:noProof/>
        </w:rPr>
        <w:t>(4), 1432–1440. https://doi.org/10.1128/AAC.49.4.1432-1440.2005</w:t>
      </w:r>
    </w:p>
    <w:p w14:paraId="232B1C1C"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NCBI RefSeq DB. (2018). Bacterial RefSeq db. Retrieved from ftp://ftp.ncbi.nlm.nih.gov/genomes/refseq/bacteria/</w:t>
      </w:r>
    </w:p>
    <w:p w14:paraId="47E21279"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O’Leary, N. A., Wright, M. W., Brister, J. R., Ciufo, S., Haddad, D., McVeigh, R., … Pruitt, K. D. (2016). Reference sequence (RefSeq) database at NCBI: Current status, taxonomic expansion, and functional annotation. </w:t>
      </w:r>
      <w:r w:rsidRPr="006A5709">
        <w:rPr>
          <w:rFonts w:cs="Times New Roman"/>
          <w:i/>
          <w:iCs/>
          <w:noProof/>
        </w:rPr>
        <w:t>Nucleic Acids Research</w:t>
      </w:r>
      <w:r w:rsidRPr="006A5709">
        <w:rPr>
          <w:rFonts w:cs="Times New Roman"/>
          <w:noProof/>
        </w:rPr>
        <w:t>. https://doi.org/10.1093/nar/gkv1189</w:t>
      </w:r>
    </w:p>
    <w:p w14:paraId="46EB7D8E"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Paramasivam, N., &amp; Linke, D. (2011). ClubSub-P: Cluster-Based Subcellular Localization Prediction for Gram-Negative Bacteria and Archaea. </w:t>
      </w:r>
      <w:r w:rsidRPr="006A5709">
        <w:rPr>
          <w:rFonts w:cs="Times New Roman"/>
          <w:i/>
          <w:iCs/>
          <w:noProof/>
        </w:rPr>
        <w:t>Frontiers in Microbiology</w:t>
      </w:r>
      <w:r w:rsidRPr="006A5709">
        <w:rPr>
          <w:rFonts w:cs="Times New Roman"/>
          <w:noProof/>
        </w:rPr>
        <w:t xml:space="preserve">, </w:t>
      </w:r>
      <w:r w:rsidRPr="006A5709">
        <w:rPr>
          <w:rFonts w:cs="Times New Roman"/>
          <w:i/>
          <w:iCs/>
          <w:noProof/>
        </w:rPr>
        <w:t>2</w:t>
      </w:r>
      <w:r w:rsidRPr="006A5709">
        <w:rPr>
          <w:rFonts w:cs="Times New Roman"/>
          <w:noProof/>
        </w:rPr>
        <w:t>, 218. https://doi.org/10.3389/fmicb.2011.00218</w:t>
      </w:r>
    </w:p>
    <w:p w14:paraId="533C8302"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Petkau, A., Stuart-Edwards, M., Stothard, P., &amp; van Domselaar, G. (2010). Interactive microbial genome visualization with GView. </w:t>
      </w:r>
      <w:r w:rsidRPr="006A5709">
        <w:rPr>
          <w:rFonts w:cs="Times New Roman"/>
          <w:i/>
          <w:iCs/>
          <w:noProof/>
        </w:rPr>
        <w:t>Bioinformatics</w:t>
      </w:r>
      <w:r w:rsidRPr="006A5709">
        <w:rPr>
          <w:rFonts w:cs="Times New Roman"/>
          <w:noProof/>
        </w:rPr>
        <w:t>. https://doi.org/10.1093/bioinformatics/btq588</w:t>
      </w:r>
    </w:p>
    <w:p w14:paraId="537AB612"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Rambaut, A. (2009). Figtree.</w:t>
      </w:r>
    </w:p>
    <w:p w14:paraId="25A7C248"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lastRenderedPageBreak/>
        <w:t xml:space="preserve">Robinson, D. F., &amp; Foulds, L. R. (1981). Comparison of phylogenetic trees. </w:t>
      </w:r>
      <w:r w:rsidRPr="006A5709">
        <w:rPr>
          <w:rFonts w:cs="Times New Roman"/>
          <w:i/>
          <w:iCs/>
          <w:noProof/>
        </w:rPr>
        <w:t>Mathematical Biosciences</w:t>
      </w:r>
      <w:r w:rsidRPr="006A5709">
        <w:rPr>
          <w:rFonts w:cs="Times New Roman"/>
          <w:noProof/>
        </w:rPr>
        <w:t>. https://doi.org/10.1016/0025-5564(81)90043-2</w:t>
      </w:r>
    </w:p>
    <w:p w14:paraId="2FD513A8"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Roca, I., Espinal, P., Vila-Farrés, X., &amp; Vila, J. (2012). The Acinetobacter baumannii Oxymoron: Commensal Hospital Dweller Turned Pan-Drug-Resistant Menace. </w:t>
      </w:r>
      <w:r w:rsidRPr="006A5709">
        <w:rPr>
          <w:rFonts w:cs="Times New Roman"/>
          <w:i/>
          <w:iCs/>
          <w:noProof/>
        </w:rPr>
        <w:t>Frontiers in Microbiology</w:t>
      </w:r>
      <w:r w:rsidRPr="006A5709">
        <w:rPr>
          <w:rFonts w:cs="Times New Roman"/>
          <w:noProof/>
        </w:rPr>
        <w:t xml:space="preserve">, </w:t>
      </w:r>
      <w:r w:rsidRPr="006A5709">
        <w:rPr>
          <w:rFonts w:cs="Times New Roman"/>
          <w:i/>
          <w:iCs/>
          <w:noProof/>
        </w:rPr>
        <w:t>3</w:t>
      </w:r>
      <w:r w:rsidRPr="006A5709">
        <w:rPr>
          <w:rFonts w:cs="Times New Roman"/>
          <w:noProof/>
        </w:rPr>
        <w:t>, 148. https://doi.org/10.3389/fmicb.2012.00148</w:t>
      </w:r>
    </w:p>
    <w:p w14:paraId="1C5FE328"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Roth, A. C. J., Gonnet, G. H., &amp; Dessimoz, C. (2008). Algorithm of OMA for large-scale orthology inference. </w:t>
      </w:r>
      <w:r w:rsidRPr="006A5709">
        <w:rPr>
          <w:rFonts w:cs="Times New Roman"/>
          <w:i/>
          <w:iCs/>
          <w:noProof/>
        </w:rPr>
        <w:t>BMC Bioinformatics</w:t>
      </w:r>
      <w:r w:rsidRPr="006A5709">
        <w:rPr>
          <w:rFonts w:cs="Times New Roman"/>
          <w:noProof/>
        </w:rPr>
        <w:t>. https://doi.org/10.1186/1471-2105-9-518</w:t>
      </w:r>
    </w:p>
    <w:p w14:paraId="259A482E"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Saarimaa, C., Peltola, M., Raulio, M., Neu, T. R., Salkinoja-Salonen, M. S., &amp; Neubauer, P. (2006). Characterization of adhesion threads of Deinococcus </w:t>
      </w:r>
      <w:r w:rsidRPr="006A5709">
        <w:rPr>
          <w:rFonts w:cs="Times New Roman"/>
          <w:noProof/>
        </w:rPr>
        <w:lastRenderedPageBreak/>
        <w:t xml:space="preserve">geothermalis as type IV pili. </w:t>
      </w:r>
      <w:r w:rsidRPr="006A5709">
        <w:rPr>
          <w:rFonts w:cs="Times New Roman"/>
          <w:i/>
          <w:iCs/>
          <w:noProof/>
        </w:rPr>
        <w:t>Journal of Bacteriology</w:t>
      </w:r>
      <w:r w:rsidRPr="006A5709">
        <w:rPr>
          <w:rFonts w:cs="Times New Roman"/>
          <w:noProof/>
        </w:rPr>
        <w:t xml:space="preserve">, </w:t>
      </w:r>
      <w:r w:rsidRPr="006A5709">
        <w:rPr>
          <w:rFonts w:cs="Times New Roman"/>
          <w:i/>
          <w:iCs/>
          <w:noProof/>
        </w:rPr>
        <w:t>188</w:t>
      </w:r>
      <w:r w:rsidRPr="006A5709">
        <w:rPr>
          <w:rFonts w:cs="Times New Roman"/>
          <w:noProof/>
        </w:rPr>
        <w:t>(19), 7016–7021. https://doi.org/10.1128/JB.00608-06</w:t>
      </w:r>
    </w:p>
    <w:p w14:paraId="2ACFCD9A"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Salzer, R., Joos, F., &amp; Averhoff, B. (2014). Type IV pilus biogenesis, twitching motility, and DNA uptake in Thermus thermophilus: discrete roles of antagonistic ATPases PilF, PilT1, and PilT2. </w:t>
      </w:r>
      <w:r w:rsidRPr="006A5709">
        <w:rPr>
          <w:rFonts w:cs="Times New Roman"/>
          <w:i/>
          <w:iCs/>
          <w:noProof/>
        </w:rPr>
        <w:t>Applied and Environmental Microbiology</w:t>
      </w:r>
      <w:r w:rsidRPr="006A5709">
        <w:rPr>
          <w:rFonts w:cs="Times New Roman"/>
          <w:noProof/>
        </w:rPr>
        <w:t xml:space="preserve">, </w:t>
      </w:r>
      <w:r w:rsidRPr="006A5709">
        <w:rPr>
          <w:rFonts w:cs="Times New Roman"/>
          <w:i/>
          <w:iCs/>
          <w:noProof/>
        </w:rPr>
        <w:t>80</w:t>
      </w:r>
      <w:r w:rsidRPr="006A5709">
        <w:rPr>
          <w:rFonts w:cs="Times New Roman"/>
          <w:noProof/>
        </w:rPr>
        <w:t>(2), 644–652. https://doi.org/10.1128/AEM.03218-13</w:t>
      </w:r>
    </w:p>
    <w:p w14:paraId="010F4BF7"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Sandkvist, M. (2001). Biology of type II secretion. </w:t>
      </w:r>
      <w:r w:rsidRPr="006A5709">
        <w:rPr>
          <w:rFonts w:cs="Times New Roman"/>
          <w:i/>
          <w:iCs/>
          <w:noProof/>
        </w:rPr>
        <w:t>Molecular Microbiology</w:t>
      </w:r>
      <w:r w:rsidRPr="006A5709">
        <w:rPr>
          <w:rFonts w:cs="Times New Roman"/>
          <w:noProof/>
        </w:rPr>
        <w:t xml:space="preserve">, </w:t>
      </w:r>
      <w:r w:rsidRPr="006A5709">
        <w:rPr>
          <w:rFonts w:cs="Times New Roman"/>
          <w:i/>
          <w:iCs/>
          <w:noProof/>
        </w:rPr>
        <w:t>40</w:t>
      </w:r>
      <w:r w:rsidRPr="006A5709">
        <w:rPr>
          <w:rFonts w:cs="Times New Roman"/>
          <w:noProof/>
        </w:rPr>
        <w:t>(2), 271–283. Retrieved from http://www.ncbi.nlm.nih.gov/pubmed/11309111</w:t>
      </w:r>
    </w:p>
    <w:p w14:paraId="42E1ECFD"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Sato, Y., Unno, Y., Kawakami, S., Ubagai, T., &amp; Ono, Y. (2018). Virulence characteristics of Acinetobacter baumannii clinical isolates vary with the expression levels of omps. https://doi.org/10.1099/jmm.0.000394</w:t>
      </w:r>
    </w:p>
    <w:p w14:paraId="704D90D5"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Schwarzenlander, C., &amp; Averhoff, B. (2006). Characterization of DNA transport in the thermophilic bacterium Thermus thermophilus HB27. </w:t>
      </w:r>
      <w:r w:rsidRPr="006A5709">
        <w:rPr>
          <w:rFonts w:cs="Times New Roman"/>
          <w:i/>
          <w:iCs/>
          <w:noProof/>
        </w:rPr>
        <w:t>FEBS Journal</w:t>
      </w:r>
      <w:r w:rsidRPr="006A5709">
        <w:rPr>
          <w:rFonts w:cs="Times New Roman"/>
          <w:noProof/>
        </w:rPr>
        <w:t xml:space="preserve">, </w:t>
      </w:r>
      <w:r w:rsidRPr="006A5709">
        <w:rPr>
          <w:rFonts w:cs="Times New Roman"/>
          <w:i/>
          <w:iCs/>
          <w:noProof/>
        </w:rPr>
        <w:t>273</w:t>
      </w:r>
      <w:r w:rsidRPr="006A5709">
        <w:rPr>
          <w:rFonts w:cs="Times New Roman"/>
          <w:noProof/>
        </w:rPr>
        <w:t>(18), 4210–4218. https://doi.org/10.1111/j.1742-4658.2006.05416.x</w:t>
      </w:r>
    </w:p>
    <w:p w14:paraId="6ABA2866"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Shimodaira, H. (2002). An approximately unbiased test of phylogenetic tree selection. </w:t>
      </w:r>
      <w:r w:rsidRPr="006A5709">
        <w:rPr>
          <w:rFonts w:cs="Times New Roman"/>
          <w:i/>
          <w:iCs/>
          <w:noProof/>
        </w:rPr>
        <w:t>Systematic Biology</w:t>
      </w:r>
      <w:r w:rsidRPr="006A5709">
        <w:rPr>
          <w:rFonts w:cs="Times New Roman"/>
          <w:noProof/>
        </w:rPr>
        <w:t>. https://doi.org/10.1080/10635150290069913</w:t>
      </w:r>
    </w:p>
    <w:p w14:paraId="02ACB5FD"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Shimodaira, H., &amp; Hasegawa, M. (2001). CONSEL: for assessing the confidence of phylogenetic tree selection. </w:t>
      </w:r>
      <w:r w:rsidRPr="006A5709">
        <w:rPr>
          <w:rFonts w:cs="Times New Roman"/>
          <w:i/>
          <w:iCs/>
          <w:noProof/>
        </w:rPr>
        <w:t>Bioinformatics</w:t>
      </w:r>
      <w:r w:rsidRPr="006A5709">
        <w:rPr>
          <w:rFonts w:cs="Times New Roman"/>
          <w:noProof/>
        </w:rPr>
        <w:t xml:space="preserve">. </w:t>
      </w:r>
      <w:r w:rsidRPr="006A5709">
        <w:rPr>
          <w:rFonts w:cs="Times New Roman"/>
          <w:noProof/>
        </w:rPr>
        <w:lastRenderedPageBreak/>
        <w:t>https://doi.org/10.1093/bioinformatics/17.12.1246</w:t>
      </w:r>
    </w:p>
    <w:p w14:paraId="36CE51B9"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Siryaporn, A., Kuchma, S. L., O’Toole, G. A., &amp; Gitai, Z. (2014). Surface attachment induces </w:t>
      </w:r>
      <w:r w:rsidRPr="006A5709">
        <w:rPr>
          <w:rFonts w:cs="Times New Roman"/>
          <w:i/>
          <w:iCs/>
          <w:noProof/>
        </w:rPr>
        <w:t>Pseudomonas aeruginosa</w:t>
      </w:r>
      <w:r w:rsidRPr="006A5709">
        <w:rPr>
          <w:rFonts w:cs="Times New Roman"/>
          <w:noProof/>
        </w:rPr>
        <w:t xml:space="preserve"> virulence. </w:t>
      </w:r>
      <w:r w:rsidRPr="006A5709">
        <w:rPr>
          <w:rFonts w:cs="Times New Roman"/>
          <w:i/>
          <w:iCs/>
          <w:noProof/>
        </w:rPr>
        <w:t>Proceedings of the National Academy of Sciences</w:t>
      </w:r>
      <w:r w:rsidRPr="006A5709">
        <w:rPr>
          <w:rFonts w:cs="Times New Roman"/>
          <w:noProof/>
        </w:rPr>
        <w:t xml:space="preserve">, </w:t>
      </w:r>
      <w:r w:rsidRPr="006A5709">
        <w:rPr>
          <w:rFonts w:cs="Times New Roman"/>
          <w:i/>
          <w:iCs/>
          <w:noProof/>
        </w:rPr>
        <w:t>111</w:t>
      </w:r>
      <w:r w:rsidRPr="006A5709">
        <w:rPr>
          <w:rFonts w:cs="Times New Roman"/>
          <w:noProof/>
        </w:rPr>
        <w:t>(47), 16860–16865. https://doi.org/10.1073/pnas.1415712111</w:t>
      </w:r>
    </w:p>
    <w:p w14:paraId="2422037F"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Stamatakis, A. (2014). RAxML version 8: A tool for phylogenetic analysis and post-analysis of large phylogenies. </w:t>
      </w:r>
      <w:r w:rsidRPr="006A5709">
        <w:rPr>
          <w:rFonts w:cs="Times New Roman"/>
          <w:i/>
          <w:iCs/>
          <w:noProof/>
        </w:rPr>
        <w:t>Bioinformatics</w:t>
      </w:r>
      <w:r w:rsidRPr="006A5709">
        <w:rPr>
          <w:rFonts w:cs="Times New Roman"/>
          <w:noProof/>
        </w:rPr>
        <w:t>. https://doi.org/10.1093/bioinformatics/btu033</w:t>
      </w:r>
    </w:p>
    <w:p w14:paraId="47ECEF16"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Stingl, K., Müller, S., Scheidgen-Kleyboldt, G., Clausen, M., &amp; Maier, B. (2010). Composite system mediates two-step DNA uptake into Helicobacter pylori. </w:t>
      </w:r>
      <w:r w:rsidRPr="006A5709">
        <w:rPr>
          <w:rFonts w:cs="Times New Roman"/>
          <w:i/>
          <w:iCs/>
          <w:noProof/>
        </w:rPr>
        <w:t>Proceedings of the National Academy of Sciences of the United States of America</w:t>
      </w:r>
      <w:r w:rsidRPr="006A5709">
        <w:rPr>
          <w:rFonts w:cs="Times New Roman"/>
          <w:noProof/>
        </w:rPr>
        <w:t xml:space="preserve">, </w:t>
      </w:r>
      <w:r w:rsidRPr="006A5709">
        <w:rPr>
          <w:rFonts w:cs="Times New Roman"/>
          <w:i/>
          <w:iCs/>
          <w:noProof/>
        </w:rPr>
        <w:t>107</w:t>
      </w:r>
      <w:r w:rsidRPr="006A5709">
        <w:rPr>
          <w:rFonts w:cs="Times New Roman"/>
          <w:noProof/>
        </w:rPr>
        <w:t>(3), 1184–1189. https://doi.org/10.1073/pnas.0909955107</w:t>
      </w:r>
    </w:p>
    <w:p w14:paraId="679CF190"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Thorvaldsdóttir, H., Robinson, J. T., &amp; Mesirov, J. P. (2013). Integrative Genomics Viewer (IGV): High-performance genomics data visualization and exploration. </w:t>
      </w:r>
      <w:r w:rsidRPr="006A5709">
        <w:rPr>
          <w:rFonts w:cs="Times New Roman"/>
          <w:i/>
          <w:iCs/>
          <w:noProof/>
        </w:rPr>
        <w:t>Briefings in Bioinformatics</w:t>
      </w:r>
      <w:r w:rsidRPr="006A5709">
        <w:rPr>
          <w:rFonts w:cs="Times New Roman"/>
          <w:noProof/>
        </w:rPr>
        <w:t>. https://doi.org/10.1093/bib/bbs017</w:t>
      </w:r>
    </w:p>
    <w:p w14:paraId="0AEC0199"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6A5709">
        <w:rPr>
          <w:rFonts w:cs="Times New Roman"/>
          <w:i/>
          <w:iCs/>
          <w:noProof/>
        </w:rPr>
        <w:t>Bioinformatics</w:t>
      </w:r>
      <w:r w:rsidRPr="006A5709">
        <w:rPr>
          <w:rFonts w:cs="Times New Roman"/>
          <w:noProof/>
        </w:rPr>
        <w:t>. https://doi.org/10.1093/bioinformatics/btx229</w:t>
      </w:r>
    </w:p>
    <w:p w14:paraId="1B060DB8"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Tran, N.-V., Greshake Tzovaras, B., &amp; Ebersberger, I. (2018). PhyloProfile: dynamic visualization and exploration of multi-layered phylogenetic profiles. </w:t>
      </w:r>
      <w:r w:rsidRPr="006A5709">
        <w:rPr>
          <w:rFonts w:cs="Times New Roman"/>
          <w:i/>
          <w:iCs/>
          <w:noProof/>
        </w:rPr>
        <w:t>Bioinformatics</w:t>
      </w:r>
      <w:r w:rsidRPr="006A5709">
        <w:rPr>
          <w:rFonts w:cs="Times New Roman"/>
          <w:noProof/>
        </w:rPr>
        <w:t>. https://doi.org/10.1101/302109</w:t>
      </w:r>
    </w:p>
    <w:p w14:paraId="52491C17"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Weber, B. S., Harding, C. M., &amp; Feldman, M. F. (2015). Pathogenic Acinetobacter: from the Cell Surface to Infinity and Beyond. </w:t>
      </w:r>
      <w:r w:rsidRPr="006A5709">
        <w:rPr>
          <w:rFonts w:cs="Times New Roman"/>
          <w:i/>
          <w:iCs/>
          <w:noProof/>
        </w:rPr>
        <w:t>Journal of Bacteriology</w:t>
      </w:r>
      <w:r w:rsidRPr="006A5709">
        <w:rPr>
          <w:rFonts w:cs="Times New Roman"/>
          <w:noProof/>
        </w:rPr>
        <w:t xml:space="preserve">, </w:t>
      </w:r>
      <w:r w:rsidRPr="006A5709">
        <w:rPr>
          <w:rFonts w:cs="Times New Roman"/>
          <w:i/>
          <w:iCs/>
          <w:noProof/>
        </w:rPr>
        <w:t>198</w:t>
      </w:r>
      <w:r w:rsidRPr="006A5709">
        <w:rPr>
          <w:rFonts w:cs="Times New Roman"/>
          <w:noProof/>
        </w:rPr>
        <w:t>(6), 880–887. https://doi.org/10.1128/JB.00906-15</w:t>
      </w:r>
    </w:p>
    <w:p w14:paraId="59C78CCC"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Whittaker, C. A., &amp; Hynes, R. O. (2002). Distribution and Evolution of von Willebrand/Integrin A Domains: Widely Dispersed Domains with Roles in Cell Adhesion and Elsewhere. </w:t>
      </w:r>
      <w:r w:rsidRPr="006A5709">
        <w:rPr>
          <w:rFonts w:cs="Times New Roman"/>
          <w:i/>
          <w:iCs/>
          <w:noProof/>
        </w:rPr>
        <w:t>Molecular Biology of the Cell</w:t>
      </w:r>
      <w:r w:rsidRPr="006A5709">
        <w:rPr>
          <w:rFonts w:cs="Times New Roman"/>
          <w:noProof/>
        </w:rPr>
        <w:t xml:space="preserve">, </w:t>
      </w:r>
      <w:r w:rsidRPr="006A5709">
        <w:rPr>
          <w:rFonts w:cs="Times New Roman"/>
          <w:i/>
          <w:iCs/>
          <w:noProof/>
        </w:rPr>
        <w:t>13</w:t>
      </w:r>
      <w:r w:rsidRPr="006A5709">
        <w:rPr>
          <w:rFonts w:cs="Times New Roman"/>
          <w:noProof/>
        </w:rPr>
        <w:t>(10), 3369–3387. https://doi.org/10.1091/mbc.e02-05-0259</w:t>
      </w:r>
    </w:p>
    <w:p w14:paraId="57716445"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Wilharm, G., Piesker, J., Laue, M., &amp; Skiebe, E. (2013). DNA Uptake by the nosocomial pathogen acinetobacter baumannii occurs during movement along wet surfaces. </w:t>
      </w:r>
      <w:r w:rsidRPr="006A5709">
        <w:rPr>
          <w:rFonts w:cs="Times New Roman"/>
          <w:i/>
          <w:iCs/>
          <w:noProof/>
        </w:rPr>
        <w:t>Journal of Bacteriology</w:t>
      </w:r>
      <w:r w:rsidRPr="006A5709">
        <w:rPr>
          <w:rFonts w:cs="Times New Roman"/>
          <w:noProof/>
        </w:rPr>
        <w:t>. https://doi.org/10.1128/JB.00754-13</w:t>
      </w:r>
    </w:p>
    <w:p w14:paraId="34209611" w14:textId="77777777" w:rsidR="006A5709" w:rsidRPr="006A5709" w:rsidRDefault="006A5709" w:rsidP="006A5709">
      <w:pPr>
        <w:widowControl w:val="0"/>
        <w:autoSpaceDE w:val="0"/>
        <w:autoSpaceDN w:val="0"/>
        <w:adjustRightInd w:val="0"/>
        <w:ind w:left="480" w:hanging="480"/>
        <w:rPr>
          <w:rFonts w:cs="Times New Roman"/>
          <w:noProof/>
        </w:rPr>
      </w:pPr>
      <w:r w:rsidRPr="006A5709">
        <w:rPr>
          <w:rFonts w:cs="Times New Roman"/>
          <w:noProof/>
        </w:rPr>
        <w:t xml:space="preserve">Yu, C.-S., Chen, Y.-C., Lu, C.-H., &amp; Hwang, J.-K. (2006). Prediction of protein subcellular localization. </w:t>
      </w:r>
      <w:r w:rsidRPr="006A5709">
        <w:rPr>
          <w:rFonts w:cs="Times New Roman"/>
          <w:i/>
          <w:iCs/>
          <w:noProof/>
        </w:rPr>
        <w:t>Proteins: Structure, Function, and Bioinformatics</w:t>
      </w:r>
      <w:r w:rsidRPr="006A5709">
        <w:rPr>
          <w:rFonts w:cs="Times New Roman"/>
          <w:noProof/>
        </w:rPr>
        <w:t xml:space="preserve">, </w:t>
      </w:r>
      <w:r w:rsidRPr="006A5709">
        <w:rPr>
          <w:rFonts w:cs="Times New Roman"/>
          <w:i/>
          <w:iCs/>
          <w:noProof/>
        </w:rPr>
        <w:t>64</w:t>
      </w:r>
      <w:r w:rsidRPr="006A5709">
        <w:rPr>
          <w:rFonts w:cs="Times New Roman"/>
          <w:noProof/>
        </w:rPr>
        <w:t>(3), 643–651. https://doi.org/10.1002/prot.21018</w:t>
      </w:r>
    </w:p>
    <w:p w14:paraId="6129CC56" w14:textId="77777777" w:rsidR="006A5709" w:rsidRPr="006A5709" w:rsidRDefault="006A5709" w:rsidP="006A5709">
      <w:pPr>
        <w:widowControl w:val="0"/>
        <w:autoSpaceDE w:val="0"/>
        <w:autoSpaceDN w:val="0"/>
        <w:adjustRightInd w:val="0"/>
        <w:ind w:left="480" w:hanging="480"/>
        <w:rPr>
          <w:noProof/>
        </w:rPr>
      </w:pPr>
      <w:r w:rsidRPr="006A5709">
        <w:rPr>
          <w:rFonts w:cs="Times New Roman"/>
          <w:noProof/>
        </w:rPr>
        <w:t xml:space="preserve">Zhu, Q., Kosoy, M., &amp; Dittmar, K. (2014). HGTector: an automated method facilitating genome-wide discovery of putative horizontal gene transfers. </w:t>
      </w:r>
      <w:r w:rsidRPr="006A5709">
        <w:rPr>
          <w:rFonts w:cs="Times New Roman"/>
          <w:i/>
          <w:iCs/>
          <w:noProof/>
        </w:rPr>
        <w:t>BMC Genomics</w:t>
      </w:r>
      <w:r w:rsidRPr="006A5709">
        <w:rPr>
          <w:rFonts w:cs="Times New Roman"/>
          <w:noProof/>
        </w:rPr>
        <w:t>. https://doi.org/10.1186/1471-2164-15-717</w:t>
      </w:r>
    </w:p>
    <w:p w14:paraId="3E3C03EE" w14:textId="5C9FA22F" w:rsidR="00DF7D95" w:rsidRPr="00DF7D95" w:rsidRDefault="00DF7D95" w:rsidP="006A5709">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8" w:name="_Toc528762485"/>
      <w:r>
        <w:lastRenderedPageBreak/>
        <w:t>Appendix</w:t>
      </w:r>
      <w:bookmarkEnd w:id="228"/>
    </w:p>
    <w:p w14:paraId="314E7536" w14:textId="0CA520D9" w:rsidR="007B5696" w:rsidRDefault="007B5696" w:rsidP="004841C0">
      <w:pPr>
        <w:pStyle w:val="Heading3"/>
        <w:numPr>
          <w:ilvl w:val="0"/>
          <w:numId w:val="0"/>
        </w:numPr>
      </w:pPr>
      <w:bookmarkStart w:id="229" w:name="_Toc528762486"/>
      <w:r>
        <w:t>Tables</w:t>
      </w:r>
      <w:bookmarkEnd w:id="229"/>
    </w:p>
    <w:p w14:paraId="408F5478" w14:textId="7E163114" w:rsidR="00B66147" w:rsidRDefault="00B66147" w:rsidP="00492CB5">
      <w:pPr>
        <w:pStyle w:val="Caption"/>
        <w:keepNext/>
        <w:spacing w:after="0"/>
      </w:pPr>
      <w:bookmarkStart w:id="230"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30"/>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31"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31"/>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32"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32"/>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33"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33"/>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34"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34"/>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35"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35"/>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36" w:name="_Ref528748055"/>
      <w:bookmarkStart w:id="237" w:name="_Ref528748063"/>
      <w:bookmarkStart w:id="238" w:name="_Toc528762487"/>
      <w:r>
        <w:rPr>
          <w:noProof/>
        </w:rPr>
        <w:lastRenderedPageBreak/>
        <mc:AlternateContent>
          <mc:Choice Requires="wps">
            <w:drawing>
              <wp:anchor distT="0" distB="0" distL="114300" distR="114300" simplePos="0" relativeHeight="251706368" behindDoc="0" locked="0" layoutInCell="1" allowOverlap="1" wp14:anchorId="02662425" wp14:editId="2AC93A4F">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0BC14A13" w:rsidR="002C4A82" w:rsidRPr="00E479B1" w:rsidRDefault="002C4A82" w:rsidP="00354E1B">
                            <w:pPr>
                              <w:pStyle w:val="Caption"/>
                              <w:rPr>
                                <w:b/>
                                <w:noProof/>
                                <w:color w:val="000000" w:themeColor="text1"/>
                              </w:rPr>
                            </w:pPr>
                            <w:bookmarkStart w:id="239"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9"/>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65" type="#_x0000_t202" style="position:absolute;left:0;text-align:left;margin-left:31.9pt;margin-top:268.15pt;width:361.1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" stroked="f">
                <v:textbox style="mso-fit-shape-to-text:t" inset="0,0,0,0">
                  <w:txbxContent>
                    <w:p w14:paraId="4CFF82B6" w14:textId="0BC14A13" w:rsidR="002C4A82" w:rsidRPr="00E479B1" w:rsidRDefault="002C4A82" w:rsidP="00354E1B">
                      <w:pPr>
                        <w:pStyle w:val="Caption"/>
                        <w:rPr>
                          <w:b/>
                          <w:noProof/>
                          <w:color w:val="000000" w:themeColor="text1"/>
                        </w:rPr>
                      </w:pPr>
                      <w:bookmarkStart w:id="240"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40"/>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04320" behindDoc="0" locked="0" layoutInCell="1" allowOverlap="1" wp14:anchorId="148A82F3" wp14:editId="04CEB967">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36"/>
      <w:bookmarkEnd w:id="237"/>
      <w:bookmarkEnd w:id="238"/>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09AB4996">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23">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7D908CBF" w:rsidR="00354E1B" w:rsidRPr="007A18F7" w:rsidRDefault="00BC10F3" w:rsidP="00BC10F3">
      <w:pPr>
        <w:pStyle w:val="Caption"/>
      </w:pPr>
      <w:bookmarkStart w:id="241"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860FD">
        <w:rPr>
          <w:b/>
          <w:bCs/>
          <w:noProof/>
        </w:rPr>
        <w:t>2</w:t>
      </w:r>
      <w:r w:rsidRPr="00BC10F3">
        <w:rPr>
          <w:b/>
          <w:bCs/>
        </w:rPr>
        <w:fldChar w:fldCharType="end"/>
      </w:r>
      <w:bookmarkEnd w:id="241"/>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72256" behindDoc="0" locked="0" layoutInCell="1" allowOverlap="1" wp14:anchorId="4D6BA8B8" wp14:editId="0B32B691">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4">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51595BA4" w:rsidR="002C4A82" w:rsidRPr="007A18F7" w:rsidRDefault="002C4A82" w:rsidP="007A18F7">
                              <w:pPr>
                                <w:pStyle w:val="Caption"/>
                                <w:rPr>
                                  <w:noProof/>
                                  <w:color w:val="000000" w:themeColor="text1"/>
                                </w:rPr>
                              </w:pPr>
                              <w:bookmarkStart w:id="242" w:name="_Ref528591912"/>
                              <w:bookmarkStart w:id="243"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Pr>
                                  <w:b/>
                                  <w:bCs/>
                                  <w:noProof/>
                                </w:rPr>
                                <w:t>3</w:t>
                              </w:r>
                              <w:r w:rsidRPr="007A18F7">
                                <w:rPr>
                                  <w:b/>
                                  <w:bCs/>
                                </w:rPr>
                                <w:fldChar w:fldCharType="end"/>
                              </w:r>
                              <w:bookmarkEnd w:id="242"/>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66" style="position:absolute;left:0;text-align:left;margin-left:-36.05pt;margin-top:4.9pt;width:472.95pt;height:427.45pt;z-index:251872256;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">
                <v:shape id="Picture 19" o:spid="_x0000_s1167"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5" o:title="" cropbottom="5592f"/>
                </v:shape>
                <v:shape id="Text Box 21" o:spid="_x0000_s1168"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51595BA4" w:rsidR="002C4A82" w:rsidRPr="007A18F7" w:rsidRDefault="002C4A82" w:rsidP="007A18F7">
                        <w:pPr>
                          <w:pStyle w:val="Caption"/>
                          <w:rPr>
                            <w:noProof/>
                            <w:color w:val="000000" w:themeColor="text1"/>
                          </w:rPr>
                        </w:pPr>
                        <w:bookmarkStart w:id="244" w:name="_Ref528591912"/>
                        <w:bookmarkStart w:id="245"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Pr>
                            <w:b/>
                            <w:bCs/>
                            <w:noProof/>
                          </w:rPr>
                          <w:t>3</w:t>
                        </w:r>
                        <w:r w:rsidRPr="007A18F7">
                          <w:rPr>
                            <w:b/>
                            <w:bCs/>
                          </w:rPr>
                          <w:fldChar w:fldCharType="end"/>
                        </w:r>
                        <w:bookmarkEnd w:id="244"/>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5"/>
                      </w:p>
                    </w:txbxContent>
                  </v:textbox>
                </v:shape>
                <w10:wrap type="topAndBottom"/>
              </v:group>
            </w:pict>
          </mc:Fallback>
        </mc:AlternateContent>
      </w:r>
      <w:r w:rsidR="007A18F7">
        <w:br w:type="page"/>
      </w:r>
    </w:p>
    <w:p w14:paraId="45488792" w14:textId="16CF746F" w:rsidR="00566B9F" w:rsidRDefault="00443DC5" w:rsidP="001A2AE7">
      <w:r w:rsidRPr="006C16A0">
        <w:rPr>
          <w:noProof/>
        </w:rPr>
        <w:lastRenderedPageBreak/>
        <mc:AlternateContent>
          <mc:Choice Requires="wpg">
            <w:drawing>
              <wp:anchor distT="0" distB="0" distL="114300" distR="114300" simplePos="0" relativeHeight="251879424" behindDoc="0" locked="0" layoutInCell="1" allowOverlap="1" wp14:anchorId="72E946E6" wp14:editId="1A7D7FB9">
                <wp:simplePos x="0" y="0"/>
                <wp:positionH relativeFrom="column">
                  <wp:posOffset>-247650</wp:posOffset>
                </wp:positionH>
                <wp:positionV relativeFrom="page">
                  <wp:posOffset>615152</wp:posOffset>
                </wp:positionV>
                <wp:extent cx="5869305" cy="8256270"/>
                <wp:effectExtent l="0" t="0" r="0" b="0"/>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256270"/>
                          <a:chOff x="0" y="0"/>
                          <a:chExt cx="5869806" cy="8269602"/>
                        </a:xfrm>
                      </wpg:grpSpPr>
                      <pic:pic xmlns:pic="http://schemas.openxmlformats.org/drawingml/2006/picture">
                        <pic:nvPicPr>
                          <pic:cNvPr id="87" name="Picture 87">
                            <a:extLst/>
                          </pic:cNvPr>
                          <pic:cNvPicPr>
                            <a:picLocks/>
                          </pic:cNvPicPr>
                        </pic:nvPicPr>
                        <pic:blipFill>
                          <a:blip r:embed="rId126">
                            <a:extLst>
                              <a:ext uri="{28A0092B-C50C-407E-A947-70E740481C1C}">
                                <a14:useLocalDpi xmlns:a14="http://schemas.microsoft.com/office/drawing/2010/main" val="0"/>
                              </a:ext>
                            </a:extLst>
                          </a:blip>
                          <a:stretch>
                            <a:fillRect/>
                          </a:stretch>
                        </pic:blipFill>
                        <pic:spPr>
                          <a:xfrm>
                            <a:off x="0" y="5783076"/>
                            <a:ext cx="2522312" cy="2486526"/>
                          </a:xfrm>
                          <a:prstGeom prst="rect">
                            <a:avLst/>
                          </a:prstGeom>
                        </pic:spPr>
                      </pic:pic>
                      <pic:pic xmlns:pic="http://schemas.openxmlformats.org/drawingml/2006/picture">
                        <pic:nvPicPr>
                          <pic:cNvPr id="88" name="Picture 88">
                            <a:extLst/>
                          </pic:cNvPr>
                          <pic:cNvPicPr/>
                        </pic:nvPicPr>
                        <pic:blipFill>
                          <a:blip r:embed="rId127">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8">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9"/>
                          <a:stretch>
                            <a:fillRect/>
                          </a:stretch>
                        </pic:blipFill>
                        <pic:spPr>
                          <a:xfrm>
                            <a:off x="11118" y="2999236"/>
                            <a:ext cx="2520000" cy="2520000"/>
                          </a:xfrm>
                          <a:prstGeom prst="rect">
                            <a:avLst/>
                          </a:prstGeom>
                        </pic:spPr>
                      </pic:pic>
                      <pic:pic xmlns:pic="http://schemas.openxmlformats.org/drawingml/2006/picture">
                        <pic:nvPicPr>
                          <pic:cNvPr id="92" name="Picture 92">
                            <a:extLst/>
                          </pic:cNvPr>
                          <pic:cNvPicPr>
                            <a:picLocks noChangeAspect="1"/>
                          </pic:cNvPicPr>
                        </pic:nvPicPr>
                        <pic:blipFill rotWithShape="1">
                          <a:blip r:embed="rId130"/>
                          <a:srcRect l="18156" r="18014"/>
                          <a:stretch/>
                        </pic:blipFill>
                        <pic:spPr>
                          <a:xfrm>
                            <a:off x="3118190" y="5882109"/>
                            <a:ext cx="2442976" cy="2342578"/>
                          </a:xfrm>
                          <a:prstGeom prst="rect">
                            <a:avLst/>
                          </a:prstGeom>
                        </pic:spPr>
                      </pic:pic>
                      <pic:pic xmlns:pic="http://schemas.openxmlformats.org/drawingml/2006/picture">
                        <pic:nvPicPr>
                          <pic:cNvPr id="93" name="Picture 93">
                            <a:extLst/>
                          </pic:cNvPr>
                          <pic:cNvPicPr>
                            <a:picLocks/>
                          </pic:cNvPicPr>
                        </pic:nvPicPr>
                        <pic:blipFill rotWithShape="1">
                          <a:blip r:embed="rId131"/>
                          <a:srcRect l="2873" t="35217" r="1266" b="37078"/>
                          <a:stretch/>
                        </pic:blipFill>
                        <pic:spPr>
                          <a:xfrm>
                            <a:off x="2585929" y="5022310"/>
                            <a:ext cx="3180670" cy="828000"/>
                          </a:xfrm>
                          <a:prstGeom prst="rect">
                            <a:avLst/>
                          </a:prstGeom>
                        </pic:spPr>
                      </pic:pic>
                      <wps:wsp>
                        <wps:cNvPr id="94" name="TextBox 16">
                          <a:extLst/>
                        </wps:cNvPr>
                        <wps:cNvSpPr txBox="1"/>
                        <wps:spPr>
                          <a:xfrm>
                            <a:off x="2829221" y="2761719"/>
                            <a:ext cx="3040585" cy="2147713"/>
                          </a:xfrm>
                          <a:prstGeom prst="rect">
                            <a:avLst/>
                          </a:prstGeom>
                          <a:noFill/>
                        </wps:spPr>
                        <wps:txbx>
                          <w:txbxContent>
                            <w:p w14:paraId="36A2BD91"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761605"/>
                            <a:ext cx="538516" cy="292755"/>
                          </a:xfrm>
                          <a:prstGeom prst="rect">
                            <a:avLst/>
                          </a:prstGeom>
                          <a:noFill/>
                        </wps:spPr>
                        <wps:txbx>
                          <w:txbxContent>
                            <w:p w14:paraId="54948607"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827211"/>
                            <a:ext cx="538516" cy="292755"/>
                          </a:xfrm>
                          <a:prstGeom prst="rect">
                            <a:avLst/>
                          </a:prstGeom>
                          <a:noFill/>
                        </wps:spPr>
                        <wps:txbx>
                          <w:txbxContent>
                            <w:p w14:paraId="60E69FFF"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553920"/>
                            <a:ext cx="539151" cy="292755"/>
                          </a:xfrm>
                          <a:prstGeom prst="rect">
                            <a:avLst/>
                          </a:prstGeom>
                          <a:noFill/>
                        </wps:spPr>
                        <wps:txbx>
                          <w:txbxContent>
                            <w:p w14:paraId="0A94D13B"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69" style="position:absolute;left:0;text-align:left;margin-left:-19.5pt;margin-top:48.45pt;width:462.15pt;height:650.1pt;z-index:251879424;mso-position-vertical-relative:page;mso-height-relative:margin" coordsize="58698,82696"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">
                <v:shape id="Picture 87" o:spid="_x0000_s1170" type="#_x0000_t75" style="position:absolute;top:57830;width:25223;height:248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32" o:title=""/>
                  <o:lock v:ext="edit" aspectratio="f"/>
                </v:shape>
                <v:shape id="Picture 88" o:spid="_x0000_s1171"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33" o:title=""/>
                </v:shape>
                <v:shape id="Picture 89" o:spid="_x0000_s1172"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4" o:title=""/>
                </v:shape>
                <v:shape id="Picture 90" o:spid="_x0000_s1173" type="#_x0000_t75" style="position:absolute;left:111;top:299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5" o:title=""/>
                </v:shape>
                <v:shape id="Picture 92" o:spid="_x0000_s1174" type="#_x0000_t75" style="position:absolute;left:31181;top:58821;width:24430;height:234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6" o:title="" cropleft="11899f" cropright="11806f"/>
                </v:shape>
                <v:shape id="Picture 93" o:spid="_x0000_s1175" type="#_x0000_t75" style="position:absolute;left:25859;top:50223;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7" o:title="" croptop="23080f" cropbottom="24299f" cropleft="1883f" cropright="830f"/>
                  <o:lock v:ext="edit" aspectratio="f"/>
                </v:shape>
                <v:shape id="TextBox 16" o:spid="_x0000_s1176" type="#_x0000_t202" style="position:absolute;left:28292;top:27617;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77"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78"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79"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80"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81" type="#_x0000_t202" style="position:absolute;left:10806;top:2761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82" type="#_x0000_t202" style="position:absolute;left:40735;top:4827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3" type="#_x0000_t202" style="position:absolute;left:10797;top:55539;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4"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Pr>
          <w:noProof/>
        </w:rPr>
        <mc:AlternateContent>
          <mc:Choice Requires="wps">
            <w:drawing>
              <wp:anchor distT="0" distB="0" distL="114300" distR="114300" simplePos="0" relativeHeight="251945984" behindDoc="0" locked="0" layoutInCell="1" allowOverlap="1" wp14:anchorId="6DF08017" wp14:editId="5B998AE3">
                <wp:simplePos x="0" y="0"/>
                <wp:positionH relativeFrom="column">
                  <wp:posOffset>-328930</wp:posOffset>
                </wp:positionH>
                <wp:positionV relativeFrom="paragraph">
                  <wp:posOffset>7975763</wp:posOffset>
                </wp:positionV>
                <wp:extent cx="6019800" cy="1158240"/>
                <wp:effectExtent l="0" t="0" r="0" b="0"/>
                <wp:wrapTopAndBottom/>
                <wp:docPr id="317" name="Text Box 317"/>
                <wp:cNvGraphicFramePr/>
                <a:graphic xmlns:a="http://schemas.openxmlformats.org/drawingml/2006/main">
                  <a:graphicData uri="http://schemas.microsoft.com/office/word/2010/wordprocessingShape">
                    <wps:wsp>
                      <wps:cNvSpPr txBox="1"/>
                      <wps:spPr>
                        <a:xfrm>
                          <a:off x="0" y="0"/>
                          <a:ext cx="6019800" cy="1158240"/>
                        </a:xfrm>
                        <a:prstGeom prst="rect">
                          <a:avLst/>
                        </a:prstGeom>
                        <a:solidFill>
                          <a:prstClr val="white"/>
                        </a:solidFill>
                        <a:ln>
                          <a:noFill/>
                        </a:ln>
                      </wps:spPr>
                      <wps:txbx>
                        <w:txbxContent>
                          <w:p w14:paraId="76BC06FF" w14:textId="26FFA26E" w:rsidR="002C4A82" w:rsidRPr="00237632" w:rsidRDefault="002C4A82" w:rsidP="00443DC5">
                            <w:pPr>
                              <w:pStyle w:val="Caption"/>
                              <w:rPr>
                                <w:noProof/>
                              </w:rPr>
                            </w:pPr>
                            <w:bookmarkStart w:id="246" w:name="_Ref531077225"/>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4</w:t>
                            </w:r>
                            <w:r w:rsidRPr="00443DC5">
                              <w:rPr>
                                <w:b/>
                                <w:bCs/>
                              </w:rPr>
                              <w:fldChar w:fldCharType="end"/>
                            </w:r>
                            <w:bookmarkEnd w:id="246"/>
                            <w:r>
                              <w:t xml:space="preserve">: </w:t>
                            </w:r>
                            <w:r w:rsidRPr="00A51638">
                              <w:t>the summary of the</w:t>
                            </w:r>
                            <w:r>
                              <w:rPr>
                                <w:b/>
                                <w:bCs/>
                              </w:rPr>
                              <w:t xml:space="preserve"> </w:t>
                            </w:r>
                            <w:r>
                              <w:t xml:space="preserve">HGT &amp; competence machinery detection result in Neisseria gonorrhoeae.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08017" id="Text Box 317" o:spid="_x0000_s1185" type="#_x0000_t202" style="position:absolute;left:0;text-align:left;margin-left:-25.9pt;margin-top:628pt;width:474pt;height:91.2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" stroked="f">
                <v:textbox inset="0,0,0,0">
                  <w:txbxContent>
                    <w:p w14:paraId="76BC06FF" w14:textId="26FFA26E" w:rsidR="002C4A82" w:rsidRPr="00237632" w:rsidRDefault="002C4A82" w:rsidP="00443DC5">
                      <w:pPr>
                        <w:pStyle w:val="Caption"/>
                        <w:rPr>
                          <w:noProof/>
                        </w:rPr>
                      </w:pPr>
                      <w:bookmarkStart w:id="247" w:name="_Ref531077225"/>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4</w:t>
                      </w:r>
                      <w:r w:rsidRPr="00443DC5">
                        <w:rPr>
                          <w:b/>
                          <w:bCs/>
                        </w:rPr>
                        <w:fldChar w:fldCharType="end"/>
                      </w:r>
                      <w:bookmarkEnd w:id="247"/>
                      <w:r>
                        <w:t xml:space="preserve">: </w:t>
                      </w:r>
                      <w:r w:rsidRPr="00A51638">
                        <w:t>the summary of the</w:t>
                      </w:r>
                      <w:r>
                        <w:rPr>
                          <w:b/>
                          <w:bCs/>
                        </w:rPr>
                        <w:t xml:space="preserve"> </w:t>
                      </w:r>
                      <w:r>
                        <w:t xml:space="preserve">HGT &amp; competence machinery detection result in Neisseria gonorrhoeae.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w:t>
                      </w:r>
                    </w:p>
                  </w:txbxContent>
                </v:textbox>
                <w10:wrap type="topAndBottom"/>
              </v:shape>
            </w:pict>
          </mc:Fallback>
        </mc:AlternateContent>
      </w:r>
      <w:r w:rsidR="00566B9F">
        <w:br w:type="page"/>
      </w:r>
    </w:p>
    <w:p w14:paraId="5D40520F" w14:textId="1430E080" w:rsidR="00566B9F" w:rsidRDefault="00443DC5" w:rsidP="00075F06">
      <w:r>
        <w:rPr>
          <w:noProof/>
        </w:rPr>
        <w:lastRenderedPageBreak/>
        <mc:AlternateContent>
          <mc:Choice Requires="wps">
            <w:drawing>
              <wp:anchor distT="0" distB="0" distL="114300" distR="114300" simplePos="0" relativeHeight="251948032" behindDoc="0" locked="0" layoutInCell="1" allowOverlap="1" wp14:anchorId="32214E1E" wp14:editId="2C720686">
                <wp:simplePos x="0" y="0"/>
                <wp:positionH relativeFrom="column">
                  <wp:posOffset>-3175</wp:posOffset>
                </wp:positionH>
                <wp:positionV relativeFrom="paragraph">
                  <wp:posOffset>8397240</wp:posOffset>
                </wp:positionV>
                <wp:extent cx="5621020" cy="635"/>
                <wp:effectExtent l="0" t="0" r="5080" b="0"/>
                <wp:wrapTopAndBottom/>
                <wp:docPr id="318" name="Text Box 318"/>
                <wp:cNvGraphicFramePr/>
                <a:graphic xmlns:a="http://schemas.openxmlformats.org/drawingml/2006/main">
                  <a:graphicData uri="http://schemas.microsoft.com/office/word/2010/wordprocessingShape">
                    <wps:wsp>
                      <wps:cNvSpPr txBox="1"/>
                      <wps:spPr>
                        <a:xfrm>
                          <a:off x="0" y="0"/>
                          <a:ext cx="5621020" cy="635"/>
                        </a:xfrm>
                        <a:prstGeom prst="rect">
                          <a:avLst/>
                        </a:prstGeom>
                        <a:solidFill>
                          <a:prstClr val="white"/>
                        </a:solidFill>
                        <a:ln>
                          <a:noFill/>
                        </a:ln>
                      </wps:spPr>
                      <wps:txbx>
                        <w:txbxContent>
                          <w:p w14:paraId="694E04DD" w14:textId="1C687490" w:rsidR="002C4A82" w:rsidRPr="00443DC5" w:rsidRDefault="002C4A82" w:rsidP="00443DC5">
                            <w:pPr>
                              <w:pStyle w:val="Caption"/>
                              <w:rPr>
                                <w:noProof/>
                              </w:rPr>
                            </w:pPr>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5</w:t>
                            </w:r>
                            <w:r w:rsidRPr="00443DC5">
                              <w:rPr>
                                <w:b/>
                                <w:bCs/>
                              </w:rPr>
                              <w:fldChar w:fldCharType="end"/>
                            </w:r>
                            <w:r>
                              <w:rPr>
                                <w:b/>
                                <w:bCs/>
                              </w:rPr>
                              <w:t xml:space="preserve">: </w:t>
                            </w:r>
                            <w:r w:rsidRPr="00A51638">
                              <w:t>the summary of the</w:t>
                            </w:r>
                            <w:r>
                              <w:rPr>
                                <w:b/>
                                <w:bCs/>
                              </w:rPr>
                              <w:t xml:space="preserve"> </w:t>
                            </w:r>
                            <w:r>
                              <w:t xml:space="preserve">HGT &amp; competence machinery detection result in Neisseria </w:t>
                            </w:r>
                            <w:proofErr w:type="spellStart"/>
                            <w:r>
                              <w:t>animali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214E1E" id="Text Box 318" o:spid="_x0000_s1186" type="#_x0000_t202" style="position:absolute;left:0;text-align:left;margin-left:-.25pt;margin-top:661.2pt;width:442.6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" stroked="f">
                <v:textbox style="mso-fit-shape-to-text:t" inset="0,0,0,0">
                  <w:txbxContent>
                    <w:p w14:paraId="694E04DD" w14:textId="1C687490" w:rsidR="002C4A82" w:rsidRPr="00443DC5" w:rsidRDefault="002C4A82" w:rsidP="00443DC5">
                      <w:pPr>
                        <w:pStyle w:val="Caption"/>
                        <w:rPr>
                          <w:noProof/>
                        </w:rPr>
                      </w:pPr>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5</w:t>
                      </w:r>
                      <w:r w:rsidRPr="00443DC5">
                        <w:rPr>
                          <w:b/>
                          <w:bCs/>
                        </w:rPr>
                        <w:fldChar w:fldCharType="end"/>
                      </w:r>
                      <w:r>
                        <w:rPr>
                          <w:b/>
                          <w:bCs/>
                        </w:rPr>
                        <w:t xml:space="preserve">: </w:t>
                      </w:r>
                      <w:r w:rsidRPr="00A51638">
                        <w:t>the summary of the</w:t>
                      </w:r>
                      <w:r>
                        <w:rPr>
                          <w:b/>
                          <w:bCs/>
                        </w:rPr>
                        <w:t xml:space="preserve"> </w:t>
                      </w:r>
                      <w:r>
                        <w:t xml:space="preserve">HGT &amp; competence machinery detection result in Neisseria </w:t>
                      </w:r>
                      <w:proofErr w:type="spellStart"/>
                      <w:r>
                        <w:t>animali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r>
                        <w:t>.</w:t>
                      </w:r>
                    </w:p>
                  </w:txbxContent>
                </v:textbox>
                <w10:wrap type="topAndBottom"/>
              </v:shape>
            </w:pict>
          </mc:Fallback>
        </mc:AlternateContent>
      </w:r>
      <w:r w:rsidR="00566B9F" w:rsidRPr="006C16A0">
        <w:rPr>
          <w:noProof/>
        </w:rPr>
        <mc:AlternateContent>
          <mc:Choice Requires="wpg">
            <w:drawing>
              <wp:anchor distT="0" distB="0" distL="114300" distR="114300" simplePos="0" relativeHeight="251881472" behindDoc="0" locked="0" layoutInCell="1" allowOverlap="1" wp14:anchorId="173827D7" wp14:editId="2D711746">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8"/>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9"/>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40"/>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41"/>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42"/>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2C4A82" w:rsidRPr="006C16A0" w:rsidRDefault="002C4A82"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87" style="position:absolute;left:0;text-align:left;margin-left:-10.85pt;margin-top:56.85pt;width:460.7pt;height:670.75pt;z-index:251881472;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">
                <v:shape id="Picture 105" o:spid="_x0000_s118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43" o:title=""/>
                </v:shape>
                <v:shape id="Picture 106" o:spid="_x0000_s118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4" o:title=""/>
                </v:shape>
                <v:shape id="Picture 107" o:spid="_x0000_s119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5" o:title=""/>
                </v:shape>
                <v:shape id="Picture 108" o:spid="_x0000_s119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6" o:title=""/>
                </v:shape>
                <v:shape id="TextBox 11" o:spid="_x0000_s1192"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93"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94"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9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7" o:title="" croptop="23080f" cropbottom="24299f" cropleft="2246f" cropright="830f"/>
                  <o:lock v:ext="edit" aspectratio="f"/>
                </v:shape>
                <v:shape id="TextBox 20" o:spid="_x0000_s1196"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97"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98"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99"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200"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201"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202"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2C4A82" w:rsidRPr="006C16A0" w:rsidRDefault="002C4A82"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566B9F">
        <w:br w:type="page"/>
      </w:r>
    </w:p>
    <w:p w14:paraId="027369FC" w14:textId="36776D0D" w:rsidR="00566B9F" w:rsidRDefault="007860FD" w:rsidP="007860FD">
      <w:pPr>
        <w:spacing w:line="240" w:lineRule="auto"/>
        <w:jc w:val="left"/>
      </w:pPr>
      <w:r>
        <w:rPr>
          <w:noProof/>
        </w:rPr>
        <w:lastRenderedPageBreak/>
        <mc:AlternateContent>
          <mc:Choice Requires="wps">
            <w:drawing>
              <wp:anchor distT="0" distB="0" distL="114300" distR="114300" simplePos="0" relativeHeight="251950080" behindDoc="0" locked="0" layoutInCell="1" allowOverlap="1" wp14:anchorId="2AB84CD1" wp14:editId="6696B50A">
                <wp:simplePos x="0" y="0"/>
                <wp:positionH relativeFrom="column">
                  <wp:posOffset>15240</wp:posOffset>
                </wp:positionH>
                <wp:positionV relativeFrom="paragraph">
                  <wp:posOffset>8406130</wp:posOffset>
                </wp:positionV>
                <wp:extent cx="5676265" cy="425450"/>
                <wp:effectExtent l="0" t="0" r="635" b="6350"/>
                <wp:wrapTopAndBottom/>
                <wp:docPr id="319" name="Text Box 319"/>
                <wp:cNvGraphicFramePr/>
                <a:graphic xmlns:a="http://schemas.openxmlformats.org/drawingml/2006/main">
                  <a:graphicData uri="http://schemas.microsoft.com/office/word/2010/wordprocessingShape">
                    <wps:wsp>
                      <wps:cNvSpPr txBox="1"/>
                      <wps:spPr>
                        <a:xfrm>
                          <a:off x="0" y="0"/>
                          <a:ext cx="5676265" cy="425450"/>
                        </a:xfrm>
                        <a:prstGeom prst="rect">
                          <a:avLst/>
                        </a:prstGeom>
                        <a:solidFill>
                          <a:prstClr val="white"/>
                        </a:solidFill>
                        <a:ln>
                          <a:noFill/>
                        </a:ln>
                      </wps:spPr>
                      <wps:txbx>
                        <w:txbxContent>
                          <w:p w14:paraId="51E7CD53" w14:textId="24DB2835"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6</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radioduran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84CD1" id="Text Box 319" o:spid="_x0000_s1203" type="#_x0000_t202" style="position:absolute;margin-left:1.2pt;margin-top:661.9pt;width:446.95pt;height:33.5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" stroked="f">
                <v:textbox inset="0,0,0,0">
                  <w:txbxContent>
                    <w:p w14:paraId="51E7CD53" w14:textId="24DB2835"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6</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radioduran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94784" behindDoc="0" locked="0" layoutInCell="1" allowOverlap="1" wp14:anchorId="00FE0A2A" wp14:editId="3EAC2DF4">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8"/>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9"/>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50"/>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51"/>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52"/>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2"/>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204" style="position:absolute;margin-left:-11.55pt;margin-top:57.3pt;width:470.1pt;height:670.85pt;z-index:251894784;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">
                <v:shape id="TextBox 1" o:spid="_x0000_s1205"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06"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07"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08"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09"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10"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211"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53" o:title=""/>
                </v:shape>
                <v:shape id="Picture 129" o:spid="_x0000_s1212"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4" o:title=""/>
                </v:shape>
                <v:shape id="Picture 130" o:spid="_x0000_s1213"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5" o:title=""/>
                </v:shape>
                <v:shape id="Picture 131" o:spid="_x0000_s1214"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6" o:title=""/>
                </v:shape>
                <v:shape id="Picture 132" o:spid="_x0000_s1215"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7" o:title="" cropleft="12496f" cropright="12662f"/>
                </v:shape>
                <v:shape id="Picture 133" o:spid="_x0000_s1216"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8" o:title="" croptop="22763f" cropbottom="23842f" cropleft="2255f"/>
                  <o:lock v:ext="edit" aspectratio="f"/>
                </v:shape>
                <v:shape id="TextBox 26" o:spid="_x0000_s1217"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18"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19"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009A4C71" w14:textId="0EBF1A2F" w:rsidR="001A2AE7" w:rsidRDefault="007860FD" w:rsidP="001A2AE7">
      <w:r>
        <w:rPr>
          <w:noProof/>
        </w:rPr>
        <w:lastRenderedPageBreak/>
        <mc:AlternateContent>
          <mc:Choice Requires="wps">
            <w:drawing>
              <wp:anchor distT="0" distB="0" distL="114300" distR="114300" simplePos="0" relativeHeight="251952128" behindDoc="0" locked="0" layoutInCell="1" allowOverlap="1" wp14:anchorId="545C45AE" wp14:editId="6E6BC400">
                <wp:simplePos x="0" y="0"/>
                <wp:positionH relativeFrom="column">
                  <wp:posOffset>15240</wp:posOffset>
                </wp:positionH>
                <wp:positionV relativeFrom="paragraph">
                  <wp:posOffset>8406130</wp:posOffset>
                </wp:positionV>
                <wp:extent cx="5648960" cy="635"/>
                <wp:effectExtent l="0" t="0" r="2540" b="0"/>
                <wp:wrapTopAndBottom/>
                <wp:docPr id="320" name="Text Box 320"/>
                <wp:cNvGraphicFramePr/>
                <a:graphic xmlns:a="http://schemas.openxmlformats.org/drawingml/2006/main">
                  <a:graphicData uri="http://schemas.microsoft.com/office/word/2010/wordprocessingShape">
                    <wps:wsp>
                      <wps:cNvSpPr txBox="1"/>
                      <wps:spPr>
                        <a:xfrm>
                          <a:off x="0" y="0"/>
                          <a:ext cx="5648960" cy="635"/>
                        </a:xfrm>
                        <a:prstGeom prst="rect">
                          <a:avLst/>
                        </a:prstGeom>
                        <a:solidFill>
                          <a:prstClr val="white"/>
                        </a:solidFill>
                        <a:ln>
                          <a:noFill/>
                        </a:ln>
                      </wps:spPr>
                      <wps:txbx>
                        <w:txbxContent>
                          <w:p w14:paraId="3EFD2CB3" w14:textId="66A27C36"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7</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geothermalis</w:t>
                            </w:r>
                            <w:proofErr w:type="spellEnd"/>
                            <w:r>
                              <w:t xml:space="preserve"> DSM 11300.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5C45AE" id="Text Box 320" o:spid="_x0000_s1220" type="#_x0000_t202" style="position:absolute;left:0;text-align:left;margin-left:1.2pt;margin-top:661.9pt;width:444.8pt;height:.05pt;z-index:25195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" stroked="f">
                <v:textbox style="mso-fit-shape-to-text:t" inset="0,0,0,0">
                  <w:txbxContent>
                    <w:p w14:paraId="3EFD2CB3" w14:textId="66A27C36"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7</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geothermalis</w:t>
                      </w:r>
                      <w:proofErr w:type="spellEnd"/>
                      <w:r>
                        <w:t xml:space="preserve"> DSM 11300.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B2404A" w:rsidRPr="006C16A0">
        <w:rPr>
          <w:noProof/>
        </w:rPr>
        <mc:AlternateContent>
          <mc:Choice Requires="wpg">
            <w:drawing>
              <wp:anchor distT="0" distB="0" distL="114300" distR="114300" simplePos="0" relativeHeight="251892736" behindDoc="0" locked="0" layoutInCell="1" allowOverlap="1" wp14:anchorId="616620C9" wp14:editId="374B3673">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8"/>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9"/>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60"/>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61"/>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62"/>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2"/>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21" style="position:absolute;left:0;text-align:left;margin-left:-13.6pt;margin-top:56.45pt;width:474.9pt;height:671.6pt;z-index:251892736;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">
                <v:shape id="TextBox 11" o:spid="_x0000_s1222"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23"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24"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25"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26"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27"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63" o:title=""/>
                </v:shape>
                <v:shape id="TextBox 18" o:spid="_x0000_s1228"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29"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4" o:title=""/>
                </v:shape>
                <v:shape id="Picture 146" o:spid="_x0000_s1230"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5" o:title=""/>
                </v:shape>
                <v:shape id="Picture 147" o:spid="_x0000_s1231"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6" o:title=""/>
                </v:shape>
                <v:shape id="Picture 148" o:spid="_x0000_s1232"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7" o:title="" cropleft="12079f" cropright="11788f"/>
                </v:shape>
                <v:shape id="Picture 149" o:spid="_x0000_s1233"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8" o:title="" croptop="22763f" cropbottom="23842f" cropleft="2220f"/>
                  <o:lock v:ext="edit" aspectratio="f"/>
                </v:shape>
                <v:shape id="TextBox 30" o:spid="_x0000_s1234"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35"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36"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A2BC9DE" w:rsidR="00B2404A" w:rsidRPr="001A2AE7" w:rsidRDefault="007860FD" w:rsidP="001A2AE7">
      <w:pPr>
        <w:spacing w:line="240" w:lineRule="auto"/>
        <w:jc w:val="left"/>
      </w:pPr>
      <w:r>
        <w:rPr>
          <w:noProof/>
        </w:rPr>
        <w:lastRenderedPageBreak/>
        <mc:AlternateContent>
          <mc:Choice Requires="wps">
            <w:drawing>
              <wp:anchor distT="0" distB="0" distL="114300" distR="114300" simplePos="0" relativeHeight="251954176" behindDoc="0" locked="0" layoutInCell="1" allowOverlap="1" wp14:anchorId="1CEC0153" wp14:editId="5B74BCC2">
                <wp:simplePos x="0" y="0"/>
                <wp:positionH relativeFrom="column">
                  <wp:posOffset>-39370</wp:posOffset>
                </wp:positionH>
                <wp:positionV relativeFrom="paragraph">
                  <wp:posOffset>8406130</wp:posOffset>
                </wp:positionV>
                <wp:extent cx="5598160" cy="635"/>
                <wp:effectExtent l="0" t="0" r="2540" b="0"/>
                <wp:wrapTopAndBottom/>
                <wp:docPr id="321" name="Text Box 321"/>
                <wp:cNvGraphicFramePr/>
                <a:graphic xmlns:a="http://schemas.openxmlformats.org/drawingml/2006/main">
                  <a:graphicData uri="http://schemas.microsoft.com/office/word/2010/wordprocessingShape">
                    <wps:wsp>
                      <wps:cNvSpPr txBox="1"/>
                      <wps:spPr>
                        <a:xfrm>
                          <a:off x="0" y="0"/>
                          <a:ext cx="5598160" cy="635"/>
                        </a:xfrm>
                        <a:prstGeom prst="rect">
                          <a:avLst/>
                        </a:prstGeom>
                        <a:solidFill>
                          <a:prstClr val="white"/>
                        </a:solidFill>
                        <a:ln>
                          <a:noFill/>
                        </a:ln>
                      </wps:spPr>
                      <wps:txbx>
                        <w:txbxContent>
                          <w:p w14:paraId="3034A809" w14:textId="7BEA1736"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8</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w:t>
                            </w:r>
                            <w:proofErr w:type="spellStart"/>
                            <w:r>
                              <w:t>stutzeri</w:t>
                            </w:r>
                            <w:proofErr w:type="spellEnd"/>
                            <w:r>
                              <w:t xml:space="preserve"> DSM 1070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EC0153" id="Text Box 321" o:spid="_x0000_s1237" type="#_x0000_t202" style="position:absolute;margin-left:-3.1pt;margin-top:661.9pt;width:440.8pt;height:.05pt;z-index:25195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" stroked="f">
                <v:textbox style="mso-fit-shape-to-text:t" inset="0,0,0,0">
                  <w:txbxContent>
                    <w:p w14:paraId="3034A809" w14:textId="7BEA1736"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8</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w:t>
                      </w:r>
                      <w:proofErr w:type="spellStart"/>
                      <w:r>
                        <w:t>stutzeri</w:t>
                      </w:r>
                      <w:proofErr w:type="spellEnd"/>
                      <w:r>
                        <w:t xml:space="preserve"> DSM 1070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B2404A" w:rsidRPr="006C16A0">
        <w:rPr>
          <w:noProof/>
        </w:rPr>
        <mc:AlternateContent>
          <mc:Choice Requires="wpg">
            <w:drawing>
              <wp:anchor distT="0" distB="0" distL="114300" distR="114300" simplePos="0" relativeHeight="251888640" behindDoc="0" locked="0" layoutInCell="1" allowOverlap="1" wp14:anchorId="772163B0" wp14:editId="287A364B">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2C4A82" w:rsidRDefault="002C4A82"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2C4A82" w:rsidRDefault="002C4A82"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8"/>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9"/>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70"/>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71"/>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72"/>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4"/>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38" style="position:absolute;margin-left:-11.9pt;margin-top:55.7pt;width:461.85pt;height:672.35pt;z-index:251888640;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">
                <v:shape id="TextBox 1" o:spid="_x0000_s1239"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2C4A82" w:rsidRDefault="002C4A82"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2C4A82" w:rsidRDefault="002C4A82"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0"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1"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2"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3"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4"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45"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73" o:title=""/>
                </v:shape>
                <v:shape id="Picture 161" o:spid="_x0000_s1246"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4" o:title=""/>
                </v:shape>
                <v:shape id="Picture 162" o:spid="_x0000_s1247"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5" o:title="" cropleft="12003f" cropright="11864f"/>
                </v:shape>
                <v:shape id="Picture 163" o:spid="_x0000_s1248"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6" o:title=""/>
                </v:shape>
                <v:shape id="Picture 164" o:spid="_x0000_s1249"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7" o:title=""/>
                </v:shape>
                <v:shape id="Picture 165" o:spid="_x0000_s1250"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70" o:title="" croptop="24155f" cropbottom="23451f" cropleft="2081f"/>
                  <o:lock v:ext="edit" aspectratio="f"/>
                </v:shape>
                <v:shape id="TextBox 22" o:spid="_x0000_s1251"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2"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3"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1D9F69" w14:textId="74CC2098" w:rsidR="00B2404A" w:rsidRPr="00075F06" w:rsidRDefault="007860FD" w:rsidP="00075F06">
      <w:pPr>
        <w:spacing w:line="240" w:lineRule="auto"/>
        <w:jc w:val="left"/>
      </w:pPr>
      <w:r>
        <w:rPr>
          <w:noProof/>
        </w:rPr>
        <w:lastRenderedPageBreak/>
        <mc:AlternateContent>
          <mc:Choice Requires="wps">
            <w:drawing>
              <wp:anchor distT="0" distB="0" distL="114300" distR="114300" simplePos="0" relativeHeight="251956224" behindDoc="0" locked="0" layoutInCell="1" allowOverlap="1" wp14:anchorId="560B4EFE" wp14:editId="7381B096">
                <wp:simplePos x="0" y="0"/>
                <wp:positionH relativeFrom="column">
                  <wp:posOffset>15240</wp:posOffset>
                </wp:positionH>
                <wp:positionV relativeFrom="paragraph">
                  <wp:posOffset>8397240</wp:posOffset>
                </wp:positionV>
                <wp:extent cx="5616575" cy="635"/>
                <wp:effectExtent l="0" t="0" r="0" b="0"/>
                <wp:wrapTopAndBottom/>
                <wp:docPr id="322" name="Text Box 322"/>
                <wp:cNvGraphicFramePr/>
                <a:graphic xmlns:a="http://schemas.openxmlformats.org/drawingml/2006/main">
                  <a:graphicData uri="http://schemas.microsoft.com/office/word/2010/wordprocessingShape">
                    <wps:wsp>
                      <wps:cNvSpPr txBox="1"/>
                      <wps:spPr>
                        <a:xfrm>
                          <a:off x="0" y="0"/>
                          <a:ext cx="5616575" cy="635"/>
                        </a:xfrm>
                        <a:prstGeom prst="rect">
                          <a:avLst/>
                        </a:prstGeom>
                        <a:solidFill>
                          <a:prstClr val="white"/>
                        </a:solidFill>
                        <a:ln>
                          <a:noFill/>
                        </a:ln>
                      </wps:spPr>
                      <wps:txbx>
                        <w:txbxContent>
                          <w:p w14:paraId="647DE076" w14:textId="22C125D8"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9</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aeruginosa ATCC 15692.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0B4EFE" id="Text Box 322" o:spid="_x0000_s1254" type="#_x0000_t202" style="position:absolute;margin-left:1.2pt;margin-top:661.2pt;width:442.25pt;height:.05pt;z-index:25195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D4zMgIAAGoEAAAOAAAAZHJzL2Uyb0RvYy54bWysVMGO2jAQvVfqP1i+lwAra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" stroked="f">
                <v:textbox style="mso-fit-shape-to-text:t" inset="0,0,0,0">
                  <w:txbxContent>
                    <w:p w14:paraId="647DE076" w14:textId="22C125D8"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9</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aeruginosa ATCC 15692.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90688" behindDoc="0" locked="0" layoutInCell="1" allowOverlap="1" wp14:anchorId="106717BA" wp14:editId="5160666C">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4"/>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8"/>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9"/>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80"/>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81"/>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82"/>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55" style="position:absolute;margin-left:-12.3pt;margin-top:57.55pt;width:461.85pt;height:670.4pt;z-index:251890688;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">
                <v:shape id="TextBox 2" o:spid="_x0000_s1256"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7"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8"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9"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0"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1"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62"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70" o:title="" croptop="24155f" cropbottom="23451f" cropleft="1808f"/>
                  <o:lock v:ext="edit" aspectratio="f"/>
                </v:shape>
                <v:shape id="Picture 177" o:spid="_x0000_s1263"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83" o:title=""/>
                </v:shape>
                <v:shape id="Picture 178" o:spid="_x0000_s1264"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4" o:title=""/>
                </v:shape>
                <v:shape id="Picture 179" o:spid="_x0000_s1265"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5" o:title=""/>
                </v:shape>
                <v:shape id="Picture 180" o:spid="_x0000_s1266"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6" o:title=""/>
                </v:shape>
                <v:shape id="Picture 181" o:spid="_x0000_s1267"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7" o:title="" cropleft="12544f" cropright="12800f"/>
                </v:shape>
                <v:shape id="TextBox 22" o:spid="_x0000_s1268"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9"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0"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2B561989" w:rsidR="001613DF" w:rsidRDefault="007860FD" w:rsidP="00075F06">
      <w:r>
        <w:rPr>
          <w:noProof/>
        </w:rPr>
        <w:lastRenderedPageBreak/>
        <mc:AlternateContent>
          <mc:Choice Requires="wps">
            <w:drawing>
              <wp:anchor distT="0" distB="0" distL="114300" distR="114300" simplePos="0" relativeHeight="251958272" behindDoc="0" locked="0" layoutInCell="1" allowOverlap="1" wp14:anchorId="211E5AE3" wp14:editId="7A4627DB">
                <wp:simplePos x="0" y="0"/>
                <wp:positionH relativeFrom="column">
                  <wp:posOffset>24130</wp:posOffset>
                </wp:positionH>
                <wp:positionV relativeFrom="paragraph">
                  <wp:posOffset>8406130</wp:posOffset>
                </wp:positionV>
                <wp:extent cx="5467985" cy="635"/>
                <wp:effectExtent l="0" t="0" r="5715" b="0"/>
                <wp:wrapTopAndBottom/>
                <wp:docPr id="324" name="Text Box 324"/>
                <wp:cNvGraphicFramePr/>
                <a:graphic xmlns:a="http://schemas.openxmlformats.org/drawingml/2006/main">
                  <a:graphicData uri="http://schemas.microsoft.com/office/word/2010/wordprocessingShape">
                    <wps:wsp>
                      <wps:cNvSpPr txBox="1"/>
                      <wps:spPr>
                        <a:xfrm>
                          <a:off x="0" y="0"/>
                          <a:ext cx="5467985" cy="635"/>
                        </a:xfrm>
                        <a:prstGeom prst="rect">
                          <a:avLst/>
                        </a:prstGeom>
                        <a:solidFill>
                          <a:prstClr val="white"/>
                        </a:solidFill>
                        <a:ln>
                          <a:noFill/>
                        </a:ln>
                      </wps:spPr>
                      <wps:txbx>
                        <w:txbxContent>
                          <w:p w14:paraId="29C5FBB5" w14:textId="6F3CF1DD"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0</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AY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1E5AE3" id="Text Box 324" o:spid="_x0000_s1271" type="#_x0000_t202" style="position:absolute;left:0;text-align:left;margin-left:1.9pt;margin-top:661.9pt;width:430.55pt;height:.05pt;z-index:2519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" stroked="f">
                <v:textbox style="mso-fit-shape-to-text:t" inset="0,0,0,0">
                  <w:txbxContent>
                    <w:p w14:paraId="29C5FBB5" w14:textId="6F3CF1DD"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0</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AY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900928" behindDoc="0" locked="0" layoutInCell="1" allowOverlap="1" wp14:anchorId="50FE46BF" wp14:editId="7073E89A">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8"/>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9"/>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90"/>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91"/>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92"/>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93"/>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72" style="position:absolute;left:0;text-align:left;margin-left:-13.1pt;margin-top:56.1pt;width:456.7pt;height:672.3pt;z-index:251900928;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">
                <v:shape id="TextBox 1" o:spid="_x0000_s1273"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74"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5"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6"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7"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8"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79"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4" o:title=""/>
                </v:shape>
                <v:shape id="Picture 225" o:spid="_x0000_s1280"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5" o:title=""/>
                </v:shape>
                <v:shape id="Picture 226" o:spid="_x0000_s1281"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6" o:title=""/>
                </v:shape>
                <v:shape id="Picture 227" o:spid="_x0000_s1282"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7" o:title=""/>
                </v:shape>
                <v:shape id="Picture 228" o:spid="_x0000_s1283"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8" o:title="" cropleft="12234f" cropright="12080f"/>
                </v:shape>
                <v:shape id="Picture 229" o:spid="_x0000_s1284"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9" o:title="" croptop="22705f" cropbottom="23449f" cropleft="2052f"/>
                  <o:lock v:ext="edit" aspectratio="f"/>
                </v:shape>
                <v:shape id="TextBox 22" o:spid="_x0000_s1285"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86"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87"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613DF">
        <w:br w:type="page"/>
      </w:r>
    </w:p>
    <w:p w14:paraId="4DC1CB63" w14:textId="2239667F" w:rsidR="001613DF" w:rsidRDefault="007860FD" w:rsidP="001A2AE7">
      <w:r>
        <w:rPr>
          <w:noProof/>
        </w:rPr>
        <w:lastRenderedPageBreak/>
        <mc:AlternateContent>
          <mc:Choice Requires="wps">
            <w:drawing>
              <wp:anchor distT="0" distB="0" distL="114300" distR="114300" simplePos="0" relativeHeight="251960320" behindDoc="0" locked="0" layoutInCell="1" allowOverlap="1" wp14:anchorId="0F1DD109" wp14:editId="29AF5974">
                <wp:simplePos x="0" y="0"/>
                <wp:positionH relativeFrom="column">
                  <wp:posOffset>33020</wp:posOffset>
                </wp:positionH>
                <wp:positionV relativeFrom="paragraph">
                  <wp:posOffset>8406130</wp:posOffset>
                </wp:positionV>
                <wp:extent cx="5449570" cy="635"/>
                <wp:effectExtent l="0" t="0" r="0" b="0"/>
                <wp:wrapTopAndBottom/>
                <wp:docPr id="325" name="Text Box 325"/>
                <wp:cNvGraphicFramePr/>
                <a:graphic xmlns:a="http://schemas.openxmlformats.org/drawingml/2006/main">
                  <a:graphicData uri="http://schemas.microsoft.com/office/word/2010/wordprocessingShape">
                    <wps:wsp>
                      <wps:cNvSpPr txBox="1"/>
                      <wps:spPr>
                        <a:xfrm>
                          <a:off x="0" y="0"/>
                          <a:ext cx="5449570" cy="635"/>
                        </a:xfrm>
                        <a:prstGeom prst="rect">
                          <a:avLst/>
                        </a:prstGeom>
                        <a:solidFill>
                          <a:prstClr val="white"/>
                        </a:solidFill>
                        <a:ln>
                          <a:noFill/>
                        </a:ln>
                      </wps:spPr>
                      <wps:txbx>
                        <w:txbxContent>
                          <w:p w14:paraId="331ADEFE" w14:textId="715A2531"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1</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8D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1DD109" id="Text Box 325" o:spid="_x0000_s1288" type="#_x0000_t202" style="position:absolute;left:0;text-align:left;margin-left:2.6pt;margin-top:661.9pt;width:429.1pt;height:.05pt;z-index:25196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" stroked="f">
                <v:textbox style="mso-fit-shape-to-text:t" inset="0,0,0,0">
                  <w:txbxContent>
                    <w:p w14:paraId="331ADEFE" w14:textId="715A2531"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1</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8D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902976" behindDoc="0" locked="0" layoutInCell="1" allowOverlap="1" wp14:anchorId="68B90A0E" wp14:editId="47077435">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2C4A82" w:rsidRDefault="002C4A82"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2C4A82" w:rsidRDefault="002C4A82"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200"/>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201"/>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202"/>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203"/>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4"/>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2C4A82" w:rsidRPr="006C16A0" w:rsidRDefault="002C4A82"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89" style="position:absolute;left:0;text-align:left;margin-left:-11.4pt;margin-top:58.2pt;width:457.1pt;height:670.15pt;z-index:251902976;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">
                <v:shape id="TextBox 2" o:spid="_x0000_s1290"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1"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2"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3"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4"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5"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6"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97"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98"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2C4A82" w:rsidRDefault="002C4A82"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2C4A82" w:rsidRDefault="002C4A82"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99"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5" o:title=""/>
                </v:shape>
                <v:shape id="Picture 276" o:spid="_x0000_s1300"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6" o:title=""/>
                </v:shape>
                <v:shape id="Picture 277" o:spid="_x0000_s1301"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7" o:title=""/>
                </v:shape>
                <v:shape id="Picture 278" o:spid="_x0000_s1302"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8" o:title=""/>
                </v:shape>
                <v:shape id="Picture 279" o:spid="_x0000_s1303"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9" o:title="" croptop="23486f" cropbottom="23507f" cropleft="1910f"/>
                  <o:lock v:ext="edit" aspectratio="f"/>
                </v:shape>
                <v:shape id="TextBox 24" o:spid="_x0000_s1304"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2C4A82" w:rsidRPr="006C16A0" w:rsidRDefault="002C4A82"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1613DF">
        <w:br w:type="page"/>
      </w:r>
    </w:p>
    <w:p w14:paraId="67413772" w14:textId="53F7FE7E" w:rsidR="0096590D" w:rsidRDefault="007860FD" w:rsidP="0096590D">
      <w:r>
        <w:rPr>
          <w:noProof/>
        </w:rPr>
        <w:lastRenderedPageBreak/>
        <mc:AlternateContent>
          <mc:Choice Requires="wps">
            <w:drawing>
              <wp:anchor distT="0" distB="0" distL="114300" distR="114300" simplePos="0" relativeHeight="251962368" behindDoc="0" locked="0" layoutInCell="1" allowOverlap="1" wp14:anchorId="6BEB18FD" wp14:editId="0401F085">
                <wp:simplePos x="0" y="0"/>
                <wp:positionH relativeFrom="column">
                  <wp:posOffset>60325</wp:posOffset>
                </wp:positionH>
                <wp:positionV relativeFrom="paragraph">
                  <wp:posOffset>8397240</wp:posOffset>
                </wp:positionV>
                <wp:extent cx="5364480" cy="635"/>
                <wp:effectExtent l="0" t="0" r="0" b="0"/>
                <wp:wrapTopAndBottom/>
                <wp:docPr id="326" name="Text Box 326"/>
                <wp:cNvGraphicFramePr/>
                <a:graphic xmlns:a="http://schemas.openxmlformats.org/drawingml/2006/main">
                  <a:graphicData uri="http://schemas.microsoft.com/office/word/2010/wordprocessingShape">
                    <wps:wsp>
                      <wps:cNvSpPr txBox="1"/>
                      <wps:spPr>
                        <a:xfrm>
                          <a:off x="0" y="0"/>
                          <a:ext cx="5364480" cy="635"/>
                        </a:xfrm>
                        <a:prstGeom prst="rect">
                          <a:avLst/>
                        </a:prstGeom>
                        <a:solidFill>
                          <a:prstClr val="white"/>
                        </a:solidFill>
                        <a:ln>
                          <a:noFill/>
                        </a:ln>
                      </wps:spPr>
                      <wps:txbx>
                        <w:txbxContent>
                          <w:p w14:paraId="25256A5F" w14:textId="5CD9E203" w:rsidR="002C4A82" w:rsidRPr="007860FD" w:rsidRDefault="002C4A82" w:rsidP="007860FD">
                            <w:pPr>
                              <w:pStyle w:val="Caption"/>
                              <w:rPr>
                                <w:b/>
                                <w:bCs/>
                                <w:noProof/>
                              </w:rPr>
                            </w:pPr>
                            <w:bookmarkStart w:id="248" w:name="_Ref531078596"/>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sidRPr="007860FD">
                              <w:rPr>
                                <w:b/>
                                <w:bCs/>
                                <w:noProof/>
                              </w:rPr>
                              <w:t>12</w:t>
                            </w:r>
                            <w:r w:rsidRPr="007860FD">
                              <w:rPr>
                                <w:b/>
                                <w:bCs/>
                              </w:rPr>
                              <w:fldChar w:fldCharType="end"/>
                            </w:r>
                            <w:bookmarkEnd w:id="248"/>
                            <w:r w:rsidRPr="007860FD">
                              <w:rPr>
                                <w:b/>
                                <w:bCs/>
                              </w:rPr>
                              <w:t>:</w:t>
                            </w:r>
                            <w:r>
                              <w:rPr>
                                <w:b/>
                                <w:bCs/>
                              </w:rPr>
                              <w:t xml:space="preserve"> </w:t>
                            </w:r>
                            <w:r w:rsidRPr="00A51638">
                              <w:t>the summary of the</w:t>
                            </w:r>
                            <w:r>
                              <w:rPr>
                                <w:b/>
                                <w:bCs/>
                              </w:rPr>
                              <w:t xml:space="preserve"> </w:t>
                            </w:r>
                            <w:r>
                              <w:t xml:space="preserve">HGT &amp; competence machinery detection result in A. b ACICU.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EB18FD" id="Text Box 326" o:spid="_x0000_s1305" type="#_x0000_t202" style="position:absolute;left:0;text-align:left;margin-left:4.75pt;margin-top:661.2pt;width:422.4pt;height:.05pt;z-index:25196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" stroked="f">
                <v:textbox style="mso-fit-shape-to-text:t" inset="0,0,0,0">
                  <w:txbxContent>
                    <w:p w14:paraId="25256A5F" w14:textId="5CD9E203" w:rsidR="002C4A82" w:rsidRPr="007860FD" w:rsidRDefault="002C4A82" w:rsidP="007860FD">
                      <w:pPr>
                        <w:pStyle w:val="Caption"/>
                        <w:rPr>
                          <w:b/>
                          <w:bCs/>
                          <w:noProof/>
                        </w:rPr>
                      </w:pPr>
                      <w:bookmarkStart w:id="249" w:name="_Ref531078596"/>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sidRPr="007860FD">
                        <w:rPr>
                          <w:b/>
                          <w:bCs/>
                          <w:noProof/>
                        </w:rPr>
                        <w:t>12</w:t>
                      </w:r>
                      <w:r w:rsidRPr="007860FD">
                        <w:rPr>
                          <w:b/>
                          <w:bCs/>
                        </w:rPr>
                        <w:fldChar w:fldCharType="end"/>
                      </w:r>
                      <w:bookmarkEnd w:id="249"/>
                      <w:r w:rsidRPr="007860FD">
                        <w:rPr>
                          <w:b/>
                          <w:bCs/>
                        </w:rPr>
                        <w:t>:</w:t>
                      </w:r>
                      <w:r>
                        <w:rPr>
                          <w:b/>
                          <w:bCs/>
                        </w:rPr>
                        <w:t xml:space="preserve"> </w:t>
                      </w:r>
                      <w:r w:rsidRPr="00A51638">
                        <w:t>the summary of the</w:t>
                      </w:r>
                      <w:r>
                        <w:rPr>
                          <w:b/>
                          <w:bCs/>
                        </w:rPr>
                        <w:t xml:space="preserve"> </w:t>
                      </w:r>
                      <w:r>
                        <w:t xml:space="preserve">HGT &amp; competence machinery detection result in A. b ACICU.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96590D" w:rsidRPr="006C16A0">
        <w:rPr>
          <w:noProof/>
        </w:rPr>
        <mc:AlternateContent>
          <mc:Choice Requires="wpg">
            <w:drawing>
              <wp:anchor distT="0" distB="0" distL="114300" distR="114300" simplePos="0" relativeHeight="251905024" behindDoc="0" locked="0" layoutInCell="1" allowOverlap="1" wp14:anchorId="1A8AB894" wp14:editId="5974DAEF">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2C4A82" w:rsidRDefault="002C4A82"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2C4A82" w:rsidRDefault="002C4A82"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2C4A82" w:rsidRDefault="002C4A82"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2C4A82" w:rsidRDefault="002C4A82"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2C4A82" w:rsidRDefault="002C4A8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2C4A82" w:rsidRDefault="002C4A8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10"/>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11"/>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12"/>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13"/>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4"/>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5"/>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306" style="position:absolute;left:0;text-align:left;margin-left:-12pt;margin-top:56.3pt;width:458.2pt;height:671.6pt;z-index:251905024;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">
                <v:shape id="TextBox 2" o:spid="_x0000_s1307"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2C4A82" w:rsidRDefault="002C4A82"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308"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2C4A82" w:rsidRDefault="002C4A82"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309"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310"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311"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312"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313"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314"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2C4A82" w:rsidRDefault="002C4A82"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2C4A82" w:rsidRDefault="002C4A82"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2C4A82" w:rsidRDefault="002C4A8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2C4A82" w:rsidRDefault="002C4A8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315"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6" o:title=""/>
                </v:shape>
                <v:shape id="Picture 291" o:spid="_x0000_s1316"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7" o:title=""/>
                </v:shape>
                <v:shape id="Picture 292" o:spid="_x0000_s1317"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8" o:title="" cropleft="12273f" cropright="13070f"/>
                </v:shape>
                <v:shape id="Picture 293" o:spid="_x0000_s1318"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9" o:title=""/>
                </v:shape>
                <v:shape id="Picture 294" o:spid="_x0000_s1319"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20" o:title=""/>
                </v:shape>
                <v:shape id="TextBox 12" o:spid="_x0000_s1320"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21"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21" o:title="" croptop="23835f" cropbottom="24224f" cropleft="2204f"/>
                  <o:lock v:ext="edit" aspectratio="f"/>
                </v:shape>
                <w10:wrap type="topAndBottom" anchory="page"/>
              </v:group>
            </w:pict>
          </mc:Fallback>
        </mc:AlternateContent>
      </w:r>
    </w:p>
    <w:p w14:paraId="7D530D1C" w14:textId="51C3BDF2" w:rsidR="0096590D" w:rsidRDefault="0096590D" w:rsidP="0096590D">
      <w:r>
        <w:lastRenderedPageBreak/>
        <w:br w:type="page"/>
      </w:r>
    </w:p>
    <w:p w14:paraId="7E3D0355" w14:textId="6713CAAC" w:rsidR="007B5696" w:rsidRDefault="007B5696" w:rsidP="007B5696">
      <w:pPr>
        <w:pStyle w:val="Heading1"/>
        <w:numPr>
          <w:ilvl w:val="0"/>
          <w:numId w:val="0"/>
        </w:numPr>
      </w:pPr>
      <w:bookmarkStart w:id="250" w:name="_Toc528762488"/>
      <w:r>
        <w:lastRenderedPageBreak/>
        <w:t>Acknowledgements</w:t>
      </w:r>
      <w:bookmarkEnd w:id="250"/>
    </w:p>
    <w:p w14:paraId="446800D9" w14:textId="42D4F162" w:rsidR="00A41B63" w:rsidRPr="00A41B63" w:rsidRDefault="00A41B63" w:rsidP="007B5696">
      <w:pPr>
        <w:pStyle w:val="Heading1"/>
        <w:numPr>
          <w:ilvl w:val="0"/>
          <w:numId w:val="0"/>
        </w:numPr>
      </w:pPr>
      <w:bookmarkStart w:id="251" w:name="_Toc528762489"/>
      <w:r>
        <w:t>Curriculum Vitae</w:t>
      </w:r>
      <w:bookmarkEnd w:id="251"/>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7" w:author="Sachli Zafari" w:date="2018-09-05T16:46:00Z" w:initials="0">
    <w:p w14:paraId="2A132A96" w14:textId="29EC9DC8" w:rsidR="002C4A82" w:rsidRDefault="002C4A82">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695F63" w14:textId="77777777" w:rsidR="00A341D5" w:rsidRDefault="00A341D5" w:rsidP="00104AE7">
      <w:pPr>
        <w:spacing w:line="240" w:lineRule="auto"/>
      </w:pPr>
      <w:r>
        <w:separator/>
      </w:r>
    </w:p>
  </w:endnote>
  <w:endnote w:type="continuationSeparator" w:id="0">
    <w:p w14:paraId="76F36770" w14:textId="77777777" w:rsidR="00A341D5" w:rsidRDefault="00A341D5"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2C4A82" w:rsidRDefault="002C4A82"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2C4A82" w:rsidRDefault="002C4A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2C4A82" w:rsidRDefault="002C4A82"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2C4A82" w:rsidRDefault="002C4A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AEEAA" w14:textId="77777777" w:rsidR="00A341D5" w:rsidRDefault="00A341D5" w:rsidP="00104AE7">
      <w:pPr>
        <w:spacing w:line="240" w:lineRule="auto"/>
      </w:pPr>
      <w:r>
        <w:separator/>
      </w:r>
    </w:p>
  </w:footnote>
  <w:footnote w:type="continuationSeparator" w:id="0">
    <w:p w14:paraId="5F19A851" w14:textId="77777777" w:rsidR="00A341D5" w:rsidRDefault="00A341D5"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2C4A82" w:rsidRDefault="002C4A82">
    <w:pPr>
      <w:pStyle w:val="Header"/>
    </w:pPr>
  </w:p>
  <w:p w14:paraId="6C8DF0F9" w14:textId="77777777" w:rsidR="002C4A82" w:rsidRDefault="002C4A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3090"/>
    <w:rsid w:val="000155F6"/>
    <w:rsid w:val="000200F2"/>
    <w:rsid w:val="000207B8"/>
    <w:rsid w:val="00023AEF"/>
    <w:rsid w:val="0003030D"/>
    <w:rsid w:val="0003180D"/>
    <w:rsid w:val="0003543B"/>
    <w:rsid w:val="00035CA2"/>
    <w:rsid w:val="00035ECE"/>
    <w:rsid w:val="00036787"/>
    <w:rsid w:val="00036C23"/>
    <w:rsid w:val="000412D2"/>
    <w:rsid w:val="0004205C"/>
    <w:rsid w:val="000426C9"/>
    <w:rsid w:val="000450ED"/>
    <w:rsid w:val="00051CFD"/>
    <w:rsid w:val="000549D7"/>
    <w:rsid w:val="00066D37"/>
    <w:rsid w:val="00070831"/>
    <w:rsid w:val="00075F06"/>
    <w:rsid w:val="0007722E"/>
    <w:rsid w:val="0007768C"/>
    <w:rsid w:val="000812BB"/>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AC"/>
    <w:rsid w:val="000D71E2"/>
    <w:rsid w:val="000E2B33"/>
    <w:rsid w:val="000F0595"/>
    <w:rsid w:val="000F595E"/>
    <w:rsid w:val="000F6272"/>
    <w:rsid w:val="00100949"/>
    <w:rsid w:val="00103665"/>
    <w:rsid w:val="00104023"/>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909"/>
    <w:rsid w:val="00147D8A"/>
    <w:rsid w:val="001535FF"/>
    <w:rsid w:val="00154F31"/>
    <w:rsid w:val="001551FD"/>
    <w:rsid w:val="00155312"/>
    <w:rsid w:val="0015651C"/>
    <w:rsid w:val="00156C55"/>
    <w:rsid w:val="001570EF"/>
    <w:rsid w:val="00157E39"/>
    <w:rsid w:val="001613DF"/>
    <w:rsid w:val="0016488B"/>
    <w:rsid w:val="0016612A"/>
    <w:rsid w:val="001737D1"/>
    <w:rsid w:val="00190F7D"/>
    <w:rsid w:val="00194C08"/>
    <w:rsid w:val="00196877"/>
    <w:rsid w:val="001A0270"/>
    <w:rsid w:val="001A2AE7"/>
    <w:rsid w:val="001A31A6"/>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629F"/>
    <w:rsid w:val="001C71C8"/>
    <w:rsid w:val="001D4F1E"/>
    <w:rsid w:val="001E2970"/>
    <w:rsid w:val="001E43EF"/>
    <w:rsid w:val="001F0F24"/>
    <w:rsid w:val="001F71AF"/>
    <w:rsid w:val="001F7299"/>
    <w:rsid w:val="00203CA8"/>
    <w:rsid w:val="00204B92"/>
    <w:rsid w:val="00205FD1"/>
    <w:rsid w:val="00210446"/>
    <w:rsid w:val="00210923"/>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4419"/>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4A82"/>
    <w:rsid w:val="002C5903"/>
    <w:rsid w:val="002C7A86"/>
    <w:rsid w:val="002D0DCC"/>
    <w:rsid w:val="002D23CC"/>
    <w:rsid w:val="002D2827"/>
    <w:rsid w:val="002D2F0B"/>
    <w:rsid w:val="002D3424"/>
    <w:rsid w:val="002D4C5B"/>
    <w:rsid w:val="002D70AA"/>
    <w:rsid w:val="002D7782"/>
    <w:rsid w:val="002D7F43"/>
    <w:rsid w:val="002E26B0"/>
    <w:rsid w:val="002E3CB1"/>
    <w:rsid w:val="002E62B2"/>
    <w:rsid w:val="002E7615"/>
    <w:rsid w:val="002F0D27"/>
    <w:rsid w:val="002F137D"/>
    <w:rsid w:val="002F4306"/>
    <w:rsid w:val="003014C2"/>
    <w:rsid w:val="0030188C"/>
    <w:rsid w:val="00301F34"/>
    <w:rsid w:val="00302ACE"/>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A1099"/>
    <w:rsid w:val="003B0972"/>
    <w:rsid w:val="003B167D"/>
    <w:rsid w:val="003B3568"/>
    <w:rsid w:val="003B3B15"/>
    <w:rsid w:val="003B494D"/>
    <w:rsid w:val="003B5BFC"/>
    <w:rsid w:val="003B67FC"/>
    <w:rsid w:val="003C1165"/>
    <w:rsid w:val="003C595F"/>
    <w:rsid w:val="003D10A2"/>
    <w:rsid w:val="003D2761"/>
    <w:rsid w:val="003D2B7C"/>
    <w:rsid w:val="003D43E2"/>
    <w:rsid w:val="003D5BB6"/>
    <w:rsid w:val="003D6CF1"/>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0C6"/>
    <w:rsid w:val="00403311"/>
    <w:rsid w:val="00404388"/>
    <w:rsid w:val="00407817"/>
    <w:rsid w:val="00411451"/>
    <w:rsid w:val="00414215"/>
    <w:rsid w:val="00417D60"/>
    <w:rsid w:val="00421966"/>
    <w:rsid w:val="00426C2E"/>
    <w:rsid w:val="0043153D"/>
    <w:rsid w:val="00432E3C"/>
    <w:rsid w:val="00434FC4"/>
    <w:rsid w:val="00436CC7"/>
    <w:rsid w:val="00440A28"/>
    <w:rsid w:val="00443A7F"/>
    <w:rsid w:val="00443DC5"/>
    <w:rsid w:val="00444D19"/>
    <w:rsid w:val="00445020"/>
    <w:rsid w:val="00446A02"/>
    <w:rsid w:val="00454E3B"/>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6FDD"/>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6D0D"/>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13898"/>
    <w:rsid w:val="00514FA8"/>
    <w:rsid w:val="00521FFA"/>
    <w:rsid w:val="00527DA3"/>
    <w:rsid w:val="00532E72"/>
    <w:rsid w:val="005341CC"/>
    <w:rsid w:val="00536562"/>
    <w:rsid w:val="005377BE"/>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2CD0"/>
    <w:rsid w:val="005730A1"/>
    <w:rsid w:val="00574511"/>
    <w:rsid w:val="0057494E"/>
    <w:rsid w:val="00577EB9"/>
    <w:rsid w:val="00577F39"/>
    <w:rsid w:val="00580AC1"/>
    <w:rsid w:val="00581F4A"/>
    <w:rsid w:val="00590002"/>
    <w:rsid w:val="00590C41"/>
    <w:rsid w:val="00592D85"/>
    <w:rsid w:val="00593184"/>
    <w:rsid w:val="00595E35"/>
    <w:rsid w:val="00597EEC"/>
    <w:rsid w:val="00597F22"/>
    <w:rsid w:val="005A1EDE"/>
    <w:rsid w:val="005A2228"/>
    <w:rsid w:val="005A3C9A"/>
    <w:rsid w:val="005A4748"/>
    <w:rsid w:val="005A48CD"/>
    <w:rsid w:val="005B114F"/>
    <w:rsid w:val="005B3EB9"/>
    <w:rsid w:val="005B563F"/>
    <w:rsid w:val="005B6593"/>
    <w:rsid w:val="005B7935"/>
    <w:rsid w:val="005C16B8"/>
    <w:rsid w:val="005C3B7C"/>
    <w:rsid w:val="005C3FD3"/>
    <w:rsid w:val="005C5920"/>
    <w:rsid w:val="005C72CF"/>
    <w:rsid w:val="005D07B0"/>
    <w:rsid w:val="005E04FC"/>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0FCA"/>
    <w:rsid w:val="006512E7"/>
    <w:rsid w:val="0066406C"/>
    <w:rsid w:val="00664C09"/>
    <w:rsid w:val="0066537C"/>
    <w:rsid w:val="00667CB6"/>
    <w:rsid w:val="00672430"/>
    <w:rsid w:val="00673A60"/>
    <w:rsid w:val="00683D31"/>
    <w:rsid w:val="00685FD7"/>
    <w:rsid w:val="00690C51"/>
    <w:rsid w:val="00690EA8"/>
    <w:rsid w:val="00691113"/>
    <w:rsid w:val="006920EA"/>
    <w:rsid w:val="00694856"/>
    <w:rsid w:val="00696B8C"/>
    <w:rsid w:val="006A0EBD"/>
    <w:rsid w:val="006A2375"/>
    <w:rsid w:val="006A28A4"/>
    <w:rsid w:val="006A49E9"/>
    <w:rsid w:val="006A5709"/>
    <w:rsid w:val="006A596B"/>
    <w:rsid w:val="006B0DCC"/>
    <w:rsid w:val="006B1118"/>
    <w:rsid w:val="006B2093"/>
    <w:rsid w:val="006B2612"/>
    <w:rsid w:val="006C16A0"/>
    <w:rsid w:val="006C1E90"/>
    <w:rsid w:val="006C4E2E"/>
    <w:rsid w:val="006C549C"/>
    <w:rsid w:val="006D49B9"/>
    <w:rsid w:val="006E7F6C"/>
    <w:rsid w:val="00703B8E"/>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0FD"/>
    <w:rsid w:val="00786784"/>
    <w:rsid w:val="0078798E"/>
    <w:rsid w:val="00787F3B"/>
    <w:rsid w:val="00790E82"/>
    <w:rsid w:val="00793A76"/>
    <w:rsid w:val="007A0AAB"/>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D3CFE"/>
    <w:rsid w:val="007E26FD"/>
    <w:rsid w:val="007E2F5F"/>
    <w:rsid w:val="007E5DA4"/>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4604"/>
    <w:rsid w:val="0085568F"/>
    <w:rsid w:val="00855DE1"/>
    <w:rsid w:val="008574EA"/>
    <w:rsid w:val="00860F21"/>
    <w:rsid w:val="008615BF"/>
    <w:rsid w:val="00866DA4"/>
    <w:rsid w:val="00870781"/>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10E"/>
    <w:rsid w:val="008C54B3"/>
    <w:rsid w:val="008C6103"/>
    <w:rsid w:val="008D18B5"/>
    <w:rsid w:val="008D3C24"/>
    <w:rsid w:val="008D7E87"/>
    <w:rsid w:val="008E1F1C"/>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3AF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97B10"/>
    <w:rsid w:val="009A1DBF"/>
    <w:rsid w:val="009A4ECF"/>
    <w:rsid w:val="009A5B30"/>
    <w:rsid w:val="009B0D31"/>
    <w:rsid w:val="009B1107"/>
    <w:rsid w:val="009B4433"/>
    <w:rsid w:val="009C1191"/>
    <w:rsid w:val="009C65EF"/>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3DFF"/>
    <w:rsid w:val="00A05DA8"/>
    <w:rsid w:val="00A10490"/>
    <w:rsid w:val="00A10D7F"/>
    <w:rsid w:val="00A164ED"/>
    <w:rsid w:val="00A170FF"/>
    <w:rsid w:val="00A20C9F"/>
    <w:rsid w:val="00A23FB6"/>
    <w:rsid w:val="00A25306"/>
    <w:rsid w:val="00A26E90"/>
    <w:rsid w:val="00A276D9"/>
    <w:rsid w:val="00A30FDB"/>
    <w:rsid w:val="00A341D5"/>
    <w:rsid w:val="00A41B63"/>
    <w:rsid w:val="00A427F0"/>
    <w:rsid w:val="00A45C27"/>
    <w:rsid w:val="00A472E9"/>
    <w:rsid w:val="00A51638"/>
    <w:rsid w:val="00A527BA"/>
    <w:rsid w:val="00A5654B"/>
    <w:rsid w:val="00A566AF"/>
    <w:rsid w:val="00A56B37"/>
    <w:rsid w:val="00A63EA6"/>
    <w:rsid w:val="00A656AA"/>
    <w:rsid w:val="00A72072"/>
    <w:rsid w:val="00A75271"/>
    <w:rsid w:val="00A75C00"/>
    <w:rsid w:val="00A8169A"/>
    <w:rsid w:val="00A81AB7"/>
    <w:rsid w:val="00A846F1"/>
    <w:rsid w:val="00A8613B"/>
    <w:rsid w:val="00A8775E"/>
    <w:rsid w:val="00A90122"/>
    <w:rsid w:val="00A95265"/>
    <w:rsid w:val="00AA1132"/>
    <w:rsid w:val="00AA3586"/>
    <w:rsid w:val="00AA3C04"/>
    <w:rsid w:val="00AA564A"/>
    <w:rsid w:val="00AB625D"/>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3FF0"/>
    <w:rsid w:val="00B64137"/>
    <w:rsid w:val="00B65496"/>
    <w:rsid w:val="00B66147"/>
    <w:rsid w:val="00B66AE0"/>
    <w:rsid w:val="00B67624"/>
    <w:rsid w:val="00B7071A"/>
    <w:rsid w:val="00B712FB"/>
    <w:rsid w:val="00B71D85"/>
    <w:rsid w:val="00B71E15"/>
    <w:rsid w:val="00B72127"/>
    <w:rsid w:val="00B8003B"/>
    <w:rsid w:val="00B81170"/>
    <w:rsid w:val="00B9165D"/>
    <w:rsid w:val="00B921C4"/>
    <w:rsid w:val="00B95644"/>
    <w:rsid w:val="00BA03C4"/>
    <w:rsid w:val="00BA1164"/>
    <w:rsid w:val="00BA1E4E"/>
    <w:rsid w:val="00BA683C"/>
    <w:rsid w:val="00BA6DC0"/>
    <w:rsid w:val="00BB108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4F4C"/>
    <w:rsid w:val="00BF5E3B"/>
    <w:rsid w:val="00C03BDD"/>
    <w:rsid w:val="00C0449D"/>
    <w:rsid w:val="00C0515A"/>
    <w:rsid w:val="00C061D3"/>
    <w:rsid w:val="00C074A7"/>
    <w:rsid w:val="00C112D9"/>
    <w:rsid w:val="00C15D28"/>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478D9"/>
    <w:rsid w:val="00C505B2"/>
    <w:rsid w:val="00C52F68"/>
    <w:rsid w:val="00C54CA0"/>
    <w:rsid w:val="00C5530C"/>
    <w:rsid w:val="00C563C1"/>
    <w:rsid w:val="00C57704"/>
    <w:rsid w:val="00C607F6"/>
    <w:rsid w:val="00C62D43"/>
    <w:rsid w:val="00C6597D"/>
    <w:rsid w:val="00C67BF8"/>
    <w:rsid w:val="00C7142B"/>
    <w:rsid w:val="00C73EBC"/>
    <w:rsid w:val="00C74C2F"/>
    <w:rsid w:val="00C808EE"/>
    <w:rsid w:val="00C82357"/>
    <w:rsid w:val="00C85078"/>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3582E"/>
    <w:rsid w:val="00D40A1B"/>
    <w:rsid w:val="00D416D2"/>
    <w:rsid w:val="00D417A1"/>
    <w:rsid w:val="00D43B3A"/>
    <w:rsid w:val="00D4444E"/>
    <w:rsid w:val="00D45F49"/>
    <w:rsid w:val="00D47BD3"/>
    <w:rsid w:val="00D621B1"/>
    <w:rsid w:val="00D6664D"/>
    <w:rsid w:val="00D677CE"/>
    <w:rsid w:val="00D76642"/>
    <w:rsid w:val="00D8389B"/>
    <w:rsid w:val="00D92640"/>
    <w:rsid w:val="00D96290"/>
    <w:rsid w:val="00D96D3D"/>
    <w:rsid w:val="00D97836"/>
    <w:rsid w:val="00DA2E51"/>
    <w:rsid w:val="00DA735F"/>
    <w:rsid w:val="00DB1CEB"/>
    <w:rsid w:val="00DB2188"/>
    <w:rsid w:val="00DB2959"/>
    <w:rsid w:val="00DB387A"/>
    <w:rsid w:val="00DC0C4A"/>
    <w:rsid w:val="00DD1B88"/>
    <w:rsid w:val="00DD21B9"/>
    <w:rsid w:val="00DD238D"/>
    <w:rsid w:val="00DD3086"/>
    <w:rsid w:val="00DD31BE"/>
    <w:rsid w:val="00DD38FC"/>
    <w:rsid w:val="00DD528E"/>
    <w:rsid w:val="00DD66F6"/>
    <w:rsid w:val="00DD6FAA"/>
    <w:rsid w:val="00DD77C3"/>
    <w:rsid w:val="00DD7D92"/>
    <w:rsid w:val="00DD7E19"/>
    <w:rsid w:val="00DE1DB6"/>
    <w:rsid w:val="00DE2523"/>
    <w:rsid w:val="00DE3CCD"/>
    <w:rsid w:val="00DF4539"/>
    <w:rsid w:val="00DF55F9"/>
    <w:rsid w:val="00DF7D95"/>
    <w:rsid w:val="00E00DA6"/>
    <w:rsid w:val="00E04E8B"/>
    <w:rsid w:val="00E0674A"/>
    <w:rsid w:val="00E0738D"/>
    <w:rsid w:val="00E0755C"/>
    <w:rsid w:val="00E11A21"/>
    <w:rsid w:val="00E141A8"/>
    <w:rsid w:val="00E14D92"/>
    <w:rsid w:val="00E20096"/>
    <w:rsid w:val="00E2028D"/>
    <w:rsid w:val="00E245B3"/>
    <w:rsid w:val="00E275C5"/>
    <w:rsid w:val="00E27850"/>
    <w:rsid w:val="00E307F9"/>
    <w:rsid w:val="00E3185E"/>
    <w:rsid w:val="00E31FA3"/>
    <w:rsid w:val="00E3405D"/>
    <w:rsid w:val="00E346E2"/>
    <w:rsid w:val="00E369D9"/>
    <w:rsid w:val="00E36B4F"/>
    <w:rsid w:val="00E36C9C"/>
    <w:rsid w:val="00E406FB"/>
    <w:rsid w:val="00E4246D"/>
    <w:rsid w:val="00E42F59"/>
    <w:rsid w:val="00E44267"/>
    <w:rsid w:val="00E446ED"/>
    <w:rsid w:val="00E45079"/>
    <w:rsid w:val="00E4601A"/>
    <w:rsid w:val="00E47C96"/>
    <w:rsid w:val="00E53B58"/>
    <w:rsid w:val="00E6142F"/>
    <w:rsid w:val="00E63580"/>
    <w:rsid w:val="00E65B71"/>
    <w:rsid w:val="00E66895"/>
    <w:rsid w:val="00E66B22"/>
    <w:rsid w:val="00E66ED6"/>
    <w:rsid w:val="00E67635"/>
    <w:rsid w:val="00E67D15"/>
    <w:rsid w:val="00E86FE6"/>
    <w:rsid w:val="00E924C3"/>
    <w:rsid w:val="00E928E6"/>
    <w:rsid w:val="00E939E6"/>
    <w:rsid w:val="00E94712"/>
    <w:rsid w:val="00E97756"/>
    <w:rsid w:val="00EA2674"/>
    <w:rsid w:val="00EA3E7D"/>
    <w:rsid w:val="00EA764B"/>
    <w:rsid w:val="00EA7702"/>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07899"/>
    <w:rsid w:val="00F14C92"/>
    <w:rsid w:val="00F17C29"/>
    <w:rsid w:val="00F21B03"/>
    <w:rsid w:val="00F222EE"/>
    <w:rsid w:val="00F33821"/>
    <w:rsid w:val="00F36A2C"/>
    <w:rsid w:val="00F42B6F"/>
    <w:rsid w:val="00F4664E"/>
    <w:rsid w:val="00F53B5D"/>
    <w:rsid w:val="00F54E30"/>
    <w:rsid w:val="00F55489"/>
    <w:rsid w:val="00F56934"/>
    <w:rsid w:val="00F56ECE"/>
    <w:rsid w:val="00F57882"/>
    <w:rsid w:val="00F610ED"/>
    <w:rsid w:val="00F62ACA"/>
    <w:rsid w:val="00F63D00"/>
    <w:rsid w:val="00F739A7"/>
    <w:rsid w:val="00F76562"/>
    <w:rsid w:val="00F81782"/>
    <w:rsid w:val="00F83421"/>
    <w:rsid w:val="00F836A7"/>
    <w:rsid w:val="00F84D7F"/>
    <w:rsid w:val="00F853DD"/>
    <w:rsid w:val="00F86735"/>
    <w:rsid w:val="00F8774F"/>
    <w:rsid w:val="00F91CC2"/>
    <w:rsid w:val="00F941A2"/>
    <w:rsid w:val="00F949BA"/>
    <w:rsid w:val="00F96733"/>
    <w:rsid w:val="00F967BA"/>
    <w:rsid w:val="00F97B06"/>
    <w:rsid w:val="00F97D26"/>
    <w:rsid w:val="00FA227F"/>
    <w:rsid w:val="00FA328A"/>
    <w:rsid w:val="00FA38AE"/>
    <w:rsid w:val="00FA3A2E"/>
    <w:rsid w:val="00FA7D15"/>
    <w:rsid w:val="00FB0092"/>
    <w:rsid w:val="00FB3F14"/>
    <w:rsid w:val="00FB7061"/>
    <w:rsid w:val="00FB71AA"/>
    <w:rsid w:val="00FB763E"/>
    <w:rsid w:val="00FB77F6"/>
    <w:rsid w:val="00FC16AA"/>
    <w:rsid w:val="00FC3058"/>
    <w:rsid w:val="00FC40FF"/>
    <w:rsid w:val="00FC4F10"/>
    <w:rsid w:val="00FC7828"/>
    <w:rsid w:val="00FC7EE2"/>
    <w:rsid w:val="00FD3BD3"/>
    <w:rsid w:val="00FD4F26"/>
    <w:rsid w:val="00FD6581"/>
    <w:rsid w:val="00FD7356"/>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A63EA6"/>
    <w:pPr>
      <w:spacing w:line="240" w:lineRule="auto"/>
    </w:pPr>
    <w:rPr>
      <w:sz w:val="20"/>
      <w:szCs w:val="20"/>
    </w:rPr>
  </w:style>
  <w:style w:type="character" w:customStyle="1" w:styleId="FootnoteTextChar">
    <w:name w:val="Footnote Text Char"/>
    <w:basedOn w:val="DefaultParagraphFont"/>
    <w:link w:val="FootnoteText"/>
    <w:uiPriority w:val="99"/>
    <w:semiHidden/>
    <w:rsid w:val="00A63EA6"/>
    <w:rPr>
      <w:sz w:val="20"/>
      <w:szCs w:val="20"/>
    </w:rPr>
  </w:style>
  <w:style w:type="character" w:styleId="FootnoteReference">
    <w:name w:val="footnote reference"/>
    <w:basedOn w:val="DefaultParagraphFont"/>
    <w:uiPriority w:val="99"/>
    <w:semiHidden/>
    <w:unhideWhenUsed/>
    <w:rsid w:val="00A63E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82512">
      <w:bodyDiv w:val="1"/>
      <w:marLeft w:val="0"/>
      <w:marRight w:val="0"/>
      <w:marTop w:val="0"/>
      <w:marBottom w:val="0"/>
      <w:divBdr>
        <w:top w:val="none" w:sz="0" w:space="0" w:color="auto"/>
        <w:left w:val="none" w:sz="0" w:space="0" w:color="auto"/>
        <w:bottom w:val="none" w:sz="0" w:space="0" w:color="auto"/>
        <w:right w:val="none" w:sz="0" w:space="0" w:color="auto"/>
      </w:divBdr>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554080298">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emf"/><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null)"/><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png"/><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emf"/><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16" Type="http://schemas.openxmlformats.org/officeDocument/2006/relationships/image" Target="media/image191.emf"/><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null)"/><Relationship Id="rId118" Type="http://schemas.openxmlformats.org/officeDocument/2006/relationships/image" Target="media/image96.emf"/><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null)"/><Relationship Id="rId192" Type="http://schemas.openxmlformats.org/officeDocument/2006/relationships/image" Target="media/image167.png"/><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null)"/><Relationship Id="rId96" Type="http://schemas.openxmlformats.org/officeDocument/2006/relationships/image" Target="media/image74.(null)"/><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png"/><Relationship Id="rId217" Type="http://schemas.openxmlformats.org/officeDocument/2006/relationships/image" Target="media/image192.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comments" Target="comments.xml"/><Relationship Id="rId44" Type="http://schemas.openxmlformats.org/officeDocument/2006/relationships/image" Target="media/image22.emf"/><Relationship Id="rId65" Type="http://schemas.openxmlformats.org/officeDocument/2006/relationships/image" Target="media/image43.png"/><Relationship Id="rId86" Type="http://schemas.openxmlformats.org/officeDocument/2006/relationships/image" Target="media/image64.(null)"/><Relationship Id="rId130" Type="http://schemas.openxmlformats.org/officeDocument/2006/relationships/image" Target="media/image105.png"/><Relationship Id="rId151" Type="http://schemas.openxmlformats.org/officeDocument/2006/relationships/image" Target="media/image126.(null)"/><Relationship Id="rId172" Type="http://schemas.openxmlformats.org/officeDocument/2006/relationships/image" Target="media/image147.(null)"/><Relationship Id="rId193" Type="http://schemas.openxmlformats.org/officeDocument/2006/relationships/image" Target="media/image168.(null)"/><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openxmlformats.org/officeDocument/2006/relationships/image" Target="media/image87.(null)"/><Relationship Id="rId34" Type="http://schemas.openxmlformats.org/officeDocument/2006/relationships/image" Target="media/image12.emf"/><Relationship Id="rId55" Type="http://schemas.openxmlformats.org/officeDocument/2006/relationships/image" Target="media/image33.png"/><Relationship Id="rId76" Type="http://schemas.openxmlformats.org/officeDocument/2006/relationships/image" Target="media/image54.(null)"/><Relationship Id="rId97" Type="http://schemas.openxmlformats.org/officeDocument/2006/relationships/image" Target="media/image75.(null)"/><Relationship Id="rId120" Type="http://schemas.microsoft.com/office/2011/relationships/commentsExtended" Target="commentsExtended.xml"/><Relationship Id="rId141" Type="http://schemas.openxmlformats.org/officeDocument/2006/relationships/image" Target="media/image116.(null)"/><Relationship Id="rId7" Type="http://schemas.openxmlformats.org/officeDocument/2006/relationships/endnotes" Target="endnotes.xml"/><Relationship Id="rId162" Type="http://schemas.openxmlformats.org/officeDocument/2006/relationships/image" Target="media/image137.png"/><Relationship Id="rId183" Type="http://schemas.openxmlformats.org/officeDocument/2006/relationships/image" Target="media/image158.emf"/><Relationship Id="rId218" Type="http://schemas.openxmlformats.org/officeDocument/2006/relationships/image" Target="media/image193.png"/><Relationship Id="rId24" Type="http://schemas.openxmlformats.org/officeDocument/2006/relationships/image" Target="media/image2.emf"/><Relationship Id="rId45" Type="http://schemas.openxmlformats.org/officeDocument/2006/relationships/image" Target="media/image23.jpg"/><Relationship Id="rId66" Type="http://schemas.openxmlformats.org/officeDocument/2006/relationships/image" Target="media/image44.emf"/><Relationship Id="rId87" Type="http://schemas.openxmlformats.org/officeDocument/2006/relationships/image" Target="media/image65.(null)"/><Relationship Id="rId110" Type="http://schemas.openxmlformats.org/officeDocument/2006/relationships/image" Target="media/image88.emf"/><Relationship Id="rId131" Type="http://schemas.openxmlformats.org/officeDocument/2006/relationships/image" Target="media/image106.emf"/><Relationship Id="rId152" Type="http://schemas.openxmlformats.org/officeDocument/2006/relationships/image" Target="media/image127.png"/><Relationship Id="rId173" Type="http://schemas.openxmlformats.org/officeDocument/2006/relationships/image" Target="media/image148.emf"/><Relationship Id="rId194" Type="http://schemas.openxmlformats.org/officeDocument/2006/relationships/image" Target="media/image169.emf"/><Relationship Id="rId208" Type="http://schemas.openxmlformats.org/officeDocument/2006/relationships/image" Target="media/image183.emf"/><Relationship Id="rId14" Type="http://schemas.openxmlformats.org/officeDocument/2006/relationships/hyperlink" Target="file:////Users/sachli/Documents/PhD/PhD-thesis/PhD-thesis-v1.docx" TargetMode="External"/><Relationship Id="rId35" Type="http://schemas.openxmlformats.org/officeDocument/2006/relationships/image" Target="media/image13.png"/><Relationship Id="rId56" Type="http://schemas.openxmlformats.org/officeDocument/2006/relationships/image" Target="media/image34.emf"/><Relationship Id="rId77" Type="http://schemas.openxmlformats.org/officeDocument/2006/relationships/image" Target="media/image55.emf"/><Relationship Id="rId100" Type="http://schemas.openxmlformats.org/officeDocument/2006/relationships/image" Target="media/image78.emf"/><Relationship Id="rId8" Type="http://schemas.openxmlformats.org/officeDocument/2006/relationships/header" Target="header1.xml"/><Relationship Id="rId51" Type="http://schemas.openxmlformats.org/officeDocument/2006/relationships/image" Target="media/image29.(null)"/><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microsoft.com/office/2016/09/relationships/commentsIds" Target="commentsIds.xml"/><Relationship Id="rId142" Type="http://schemas.openxmlformats.org/officeDocument/2006/relationships/image" Target="media/image117.emf"/><Relationship Id="rId163" Type="http://schemas.openxmlformats.org/officeDocument/2006/relationships/image" Target="media/image138.emf"/><Relationship Id="rId184" Type="http://schemas.openxmlformats.org/officeDocument/2006/relationships/image" Target="media/image159.emf"/><Relationship Id="rId189" Type="http://schemas.openxmlformats.org/officeDocument/2006/relationships/image" Target="media/image164.(null)"/><Relationship Id="rId219" Type="http://schemas.openxmlformats.org/officeDocument/2006/relationships/image" Target="media/image194.emf"/><Relationship Id="rId3" Type="http://schemas.openxmlformats.org/officeDocument/2006/relationships/styles" Target="styles.xml"/><Relationship Id="rId214" Type="http://schemas.openxmlformats.org/officeDocument/2006/relationships/image" Target="media/image189.(null)"/><Relationship Id="rId25" Type="http://schemas.openxmlformats.org/officeDocument/2006/relationships/image" Target="media/image3.emf"/><Relationship Id="rId46" Type="http://schemas.openxmlformats.org/officeDocument/2006/relationships/image" Target="media/image24.jpeg"/><Relationship Id="rId67" Type="http://schemas.openxmlformats.org/officeDocument/2006/relationships/image" Target="media/image45.emf"/><Relationship Id="rId116" Type="http://schemas.openxmlformats.org/officeDocument/2006/relationships/image" Target="media/image94.emf"/><Relationship Id="rId137" Type="http://schemas.openxmlformats.org/officeDocument/2006/relationships/image" Target="media/image112.emf"/><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220" Type="http://schemas.openxmlformats.org/officeDocument/2006/relationships/image" Target="media/image195.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emf"/><Relationship Id="rId57" Type="http://schemas.openxmlformats.org/officeDocument/2006/relationships/image" Target="media/image35.emf"/><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null)"/><Relationship Id="rId73" Type="http://schemas.openxmlformats.org/officeDocument/2006/relationships/image" Target="media/image51.png"/><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emf"/><Relationship Id="rId122" Type="http://schemas.openxmlformats.org/officeDocument/2006/relationships/image" Target="media/image97.tif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null)"/><Relationship Id="rId215" Type="http://schemas.openxmlformats.org/officeDocument/2006/relationships/image" Target="media/image190.(null)"/><Relationship Id="rId26" Type="http://schemas.openxmlformats.org/officeDocument/2006/relationships/image" Target="media/image4.emf"/><Relationship Id="rId47" Type="http://schemas.openxmlformats.org/officeDocument/2006/relationships/image" Target="media/image25.(null)"/><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png"/><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221" Type="http://schemas.openxmlformats.org/officeDocument/2006/relationships/image" Target="media/image196.emf"/><Relationship Id="rId37" Type="http://schemas.openxmlformats.org/officeDocument/2006/relationships/image" Target="media/image15.(null)"/><Relationship Id="rId58" Type="http://schemas.openxmlformats.org/officeDocument/2006/relationships/image" Target="media/image36.emf"/><Relationship Id="rId79" Type="http://schemas.openxmlformats.org/officeDocument/2006/relationships/image" Target="media/image57.png"/><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image" Target="media/image186.(nul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emf"/><Relationship Id="rId113" Type="http://schemas.openxmlformats.org/officeDocument/2006/relationships/image" Target="media/image91.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emf"/><Relationship Id="rId197" Type="http://schemas.openxmlformats.org/officeDocument/2006/relationships/image" Target="media/image172.emf"/><Relationship Id="rId201" Type="http://schemas.openxmlformats.org/officeDocument/2006/relationships/image" Target="media/image176.(null)"/><Relationship Id="rId222" Type="http://schemas.openxmlformats.org/officeDocument/2006/relationships/fontTable" Target="fontTable.xml"/><Relationship Id="rId17" Type="http://schemas.openxmlformats.org/officeDocument/2006/relationships/hyperlink" Target="file:////Users/sachli/Documents/PhD/PhD-thesis/PhD-thesis-v1.docx" TargetMode="External"/><Relationship Id="rId38" Type="http://schemas.openxmlformats.org/officeDocument/2006/relationships/image" Target="media/image16.emf"/><Relationship Id="rId59" Type="http://schemas.openxmlformats.org/officeDocument/2006/relationships/image" Target="media/image37.png"/><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emf"/><Relationship Id="rId91" Type="http://schemas.openxmlformats.org/officeDocument/2006/relationships/image" Target="media/image69.emf"/><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png"/><Relationship Id="rId1" Type="http://schemas.openxmlformats.org/officeDocument/2006/relationships/customXml" Target="../customXml/item1.xml"/><Relationship Id="rId212" Type="http://schemas.openxmlformats.org/officeDocument/2006/relationships/image" Target="media/image187.png"/><Relationship Id="rId28" Type="http://schemas.openxmlformats.org/officeDocument/2006/relationships/image" Target="media/image6.tiff"/><Relationship Id="rId49" Type="http://schemas.openxmlformats.org/officeDocument/2006/relationships/image" Target="media/image27.png"/><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emf"/><Relationship Id="rId135" Type="http://schemas.openxmlformats.org/officeDocument/2006/relationships/image" Target="media/image110.emf"/><Relationship Id="rId156" Type="http://schemas.openxmlformats.org/officeDocument/2006/relationships/image" Target="media/image131.emf"/><Relationship Id="rId177" Type="http://schemas.openxmlformats.org/officeDocument/2006/relationships/image" Target="media/image152.emf"/><Relationship Id="rId198" Type="http://schemas.openxmlformats.org/officeDocument/2006/relationships/image" Target="media/image173.png"/><Relationship Id="rId202" Type="http://schemas.openxmlformats.org/officeDocument/2006/relationships/image" Target="media/image177.(null)"/><Relationship Id="rId223" Type="http://schemas.openxmlformats.org/officeDocument/2006/relationships/theme" Target="theme/theme1.xm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emf"/><Relationship Id="rId125" Type="http://schemas.openxmlformats.org/officeDocument/2006/relationships/image" Target="media/image100.emf"/><Relationship Id="rId146" Type="http://schemas.openxmlformats.org/officeDocument/2006/relationships/image" Target="media/image121.emf"/><Relationship Id="rId167" Type="http://schemas.openxmlformats.org/officeDocument/2006/relationships/image" Target="media/image142.png"/><Relationship Id="rId188" Type="http://schemas.openxmlformats.org/officeDocument/2006/relationships/image" Target="media/image163.(null)"/><Relationship Id="rId71" Type="http://schemas.openxmlformats.org/officeDocument/2006/relationships/image" Target="media/image49.(null)"/><Relationship Id="rId92" Type="http://schemas.openxmlformats.org/officeDocument/2006/relationships/image" Target="media/image70.emf"/><Relationship Id="rId213" Type="http://schemas.openxmlformats.org/officeDocument/2006/relationships/image" Target="media/image188.(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3.emf"/><Relationship Id="rId136" Type="http://schemas.openxmlformats.org/officeDocument/2006/relationships/image" Target="media/image111.png"/><Relationship Id="rId157" Type="http://schemas.openxmlformats.org/officeDocument/2006/relationships/image" Target="media/image132.png"/><Relationship Id="rId178" Type="http://schemas.openxmlformats.org/officeDocument/2006/relationships/image" Target="media/image153.(null)"/><Relationship Id="rId61" Type="http://schemas.openxmlformats.org/officeDocument/2006/relationships/image" Target="media/image39.(null)"/><Relationship Id="rId82" Type="http://schemas.openxmlformats.org/officeDocument/2006/relationships/image" Target="media/image60.emf"/><Relationship Id="rId199" Type="http://schemas.openxmlformats.org/officeDocument/2006/relationships/image" Target="media/image174.emf"/><Relationship Id="rId203" Type="http://schemas.openxmlformats.org/officeDocument/2006/relationships/image" Target="media/image178.(null)"/><Relationship Id="rId19" Type="http://schemas.openxmlformats.org/officeDocument/2006/relationships/hyperlink" Target="file:////Users/sachli/Documents/PhD/PhD-thesis/PhD-thesis-v1.docx" TargetMode="External"/><Relationship Id="rId30" Type="http://schemas.openxmlformats.org/officeDocument/2006/relationships/image" Target="media/image8.tiff"/><Relationship Id="rId105" Type="http://schemas.openxmlformats.org/officeDocument/2006/relationships/image" Target="media/image83.png"/><Relationship Id="rId126" Type="http://schemas.openxmlformats.org/officeDocument/2006/relationships/image" Target="media/image101.(null)"/><Relationship Id="rId147" Type="http://schemas.openxmlformats.org/officeDocument/2006/relationships/image" Target="media/image122.emf"/><Relationship Id="rId168" Type="http://schemas.openxmlformats.org/officeDocument/2006/relationships/image" Target="media/image14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DB07EE-7D63-9341-BA2C-0B3B3B22F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8</TotalTime>
  <Pages>96</Pages>
  <Words>52059</Words>
  <Characters>296742</Characters>
  <Application>Microsoft Office Word</Application>
  <DocSecurity>0</DocSecurity>
  <Lines>2472</Lines>
  <Paragraphs>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57</cp:revision>
  <cp:lastPrinted>2018-10-24T12:45:00Z</cp:lastPrinted>
  <dcterms:created xsi:type="dcterms:W3CDTF">2018-10-08T09:54:00Z</dcterms:created>
  <dcterms:modified xsi:type="dcterms:W3CDTF">2018-11-2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